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674E04" w14:textId="199680CD" w:rsidR="005F4871" w:rsidRDefault="00BF07E3" w:rsidP="009211B8">
      <w:pPr>
        <w:pStyle w:val="Heading2"/>
        <w:rPr>
          <w:rFonts w:ascii="Times New Roman" w:hAnsi="Times New Roman" w:cs="Times New Roman"/>
          <w:b/>
          <w:color w:val="auto"/>
          <w:sz w:val="40"/>
          <w:szCs w:val="40"/>
        </w:rPr>
      </w:pPr>
      <w:bookmarkStart w:id="0" w:name="_Toc529958338"/>
      <w:r w:rsidRPr="000C45A5">
        <w:rPr>
          <w:rFonts w:ascii="Times New Roman" w:hAnsi="Times New Roman" w:cs="Times New Roman"/>
          <w:b/>
          <w:color w:val="auto"/>
          <w:sz w:val="40"/>
          <w:szCs w:val="40"/>
        </w:rPr>
        <w:t>2.5 Transplanting of Ric</w:t>
      </w:r>
      <w:bookmarkEnd w:id="0"/>
      <w:r w:rsidR="009211B8">
        <w:rPr>
          <w:rFonts w:ascii="Times New Roman" w:hAnsi="Times New Roman" w:cs="Times New Roman"/>
          <w:b/>
          <w:color w:val="auto"/>
          <w:sz w:val="40"/>
          <w:szCs w:val="40"/>
        </w:rPr>
        <w:t>e</w:t>
      </w:r>
    </w:p>
    <w:p w14:paraId="3DD7E907" w14:textId="1F137FFF" w:rsidR="009211B8" w:rsidRDefault="009211B8" w:rsidP="009211B8"/>
    <w:p w14:paraId="26ACA6EA" w14:textId="0BC160CD" w:rsidR="008E715E" w:rsidRDefault="009211B8" w:rsidP="00B509D1">
      <w:pPr>
        <w:spacing w:line="360" w:lineRule="auto"/>
        <w:rPr>
          <w:rFonts w:ascii="Times New Roman" w:hAnsi="Times New Roman" w:cs="Times New Roman"/>
          <w:sz w:val="24"/>
          <w:szCs w:val="24"/>
        </w:rPr>
      </w:pPr>
      <w:r w:rsidRPr="008E715E">
        <w:rPr>
          <w:rFonts w:ascii="Times New Roman" w:hAnsi="Times New Roman" w:cs="Times New Roman"/>
          <w:sz w:val="24"/>
          <w:szCs w:val="24"/>
        </w:rPr>
        <w:t xml:space="preserve">The transplanting of rice is the most commonly practiced </w:t>
      </w:r>
      <w:r w:rsidR="004D21F7" w:rsidRPr="008E715E">
        <w:rPr>
          <w:rFonts w:ascii="Times New Roman" w:hAnsi="Times New Roman" w:cs="Times New Roman"/>
          <w:sz w:val="24"/>
          <w:szCs w:val="24"/>
        </w:rPr>
        <w:t xml:space="preserve">traditional </w:t>
      </w:r>
      <w:r w:rsidR="000673E0" w:rsidRPr="008E715E">
        <w:rPr>
          <w:rFonts w:ascii="Times New Roman" w:hAnsi="Times New Roman" w:cs="Times New Roman"/>
          <w:sz w:val="24"/>
          <w:szCs w:val="24"/>
        </w:rPr>
        <w:t xml:space="preserve">establishment method by the farmers in the Asian region </w:t>
      </w:r>
      <w:r w:rsidR="000673E0" w:rsidRPr="008E715E">
        <w:rPr>
          <w:rFonts w:ascii="Times New Roman" w:hAnsi="Times New Roman" w:cs="Times New Roman"/>
          <w:sz w:val="24"/>
          <w:szCs w:val="24"/>
        </w:rPr>
        <w:fldChar w:fldCharType="begin" w:fldLock="1"/>
      </w:r>
      <w:r w:rsidR="00D6599A" w:rsidRPr="008E715E">
        <w:rPr>
          <w:rFonts w:ascii="Times New Roman" w:hAnsi="Times New Roman" w:cs="Times New Roman"/>
          <w:sz w:val="24"/>
          <w:szCs w:val="24"/>
        </w:rPr>
        <w:instrText>ADDIN CSL_CITATION {"citationItems":[{"id":"ITEM-1","itemData":{"author":[{"dropping-particle":"","family":"Mabbayad","given":"B.B. and","non-dropping-particle":"","parse-names":false,"suffix":""},{"dropping-particle":"","family":"Bordo","given":"R.A. O","non-dropping-particle":"","parse-names":false,"suffix":""}],"container-title":"World Farming","id":"ITEM-1","issued":{"date-parts":[["1971"]]},"page":"6-7","title":"Transplanting vs. direct seeding","type":"article-journal","volume":"13"},"uris":["http://www.mendeley.com/documents/?uuid=7a8fab0c-ee28-4192-ab45-95656c810664"]}],"mendeley":{"formattedCitation":"(Mabbayad and Bordo, 1971)","plainTextFormattedCitation":"(Mabbayad and Bordo, 1971)","previouslyFormattedCitation":"(Mabbayad and Bordo, 1971)"},"properties":{"noteIndex":0},"schema":"https://github.com/citation-style-language/schema/raw/master/csl-citation.json"}</w:instrText>
      </w:r>
      <w:r w:rsidR="000673E0" w:rsidRPr="008E715E">
        <w:rPr>
          <w:rFonts w:ascii="Times New Roman" w:hAnsi="Times New Roman" w:cs="Times New Roman"/>
          <w:sz w:val="24"/>
          <w:szCs w:val="24"/>
        </w:rPr>
        <w:fldChar w:fldCharType="separate"/>
      </w:r>
      <w:r w:rsidR="000673E0" w:rsidRPr="008E715E">
        <w:rPr>
          <w:rFonts w:ascii="Times New Roman" w:hAnsi="Times New Roman" w:cs="Times New Roman"/>
          <w:noProof/>
          <w:sz w:val="24"/>
          <w:szCs w:val="24"/>
        </w:rPr>
        <w:t>(Mabbayad and Bordo, 1971)</w:t>
      </w:r>
      <w:r w:rsidR="000673E0" w:rsidRPr="008E715E">
        <w:rPr>
          <w:rFonts w:ascii="Times New Roman" w:hAnsi="Times New Roman" w:cs="Times New Roman"/>
          <w:sz w:val="24"/>
          <w:szCs w:val="24"/>
        </w:rPr>
        <w:fldChar w:fldCharType="end"/>
      </w:r>
      <w:r w:rsidR="000673E0" w:rsidRPr="008E715E">
        <w:rPr>
          <w:rFonts w:ascii="Times New Roman" w:hAnsi="Times New Roman" w:cs="Times New Roman"/>
          <w:sz w:val="24"/>
          <w:szCs w:val="24"/>
        </w:rPr>
        <w:t xml:space="preserve">. The pre-germinated seeds are sowed at the nursery beds at where the seedlings are raised until they reached the correct age for transplanting. The type of nursery bed use for raising seedlings is decided according to the availability of water, labor, land and the mechanization methods followed. The nursery types which are used for transplanting are Wet bed, Dry bed, Dapog, Modified dapog nurseries in mats </w:t>
      </w:r>
      <w:r w:rsidR="00D6599A" w:rsidRPr="008E715E">
        <w:rPr>
          <w:rFonts w:ascii="Times New Roman" w:hAnsi="Times New Roman" w:cs="Times New Roman"/>
          <w:sz w:val="24"/>
          <w:szCs w:val="24"/>
        </w:rPr>
        <w:t xml:space="preserve">and </w:t>
      </w:r>
      <w:r w:rsidR="000673E0" w:rsidRPr="008E715E">
        <w:rPr>
          <w:rFonts w:ascii="Times New Roman" w:hAnsi="Times New Roman" w:cs="Times New Roman"/>
          <w:sz w:val="24"/>
          <w:szCs w:val="24"/>
        </w:rPr>
        <w:t>trays, Parachute nurseries in</w:t>
      </w:r>
      <w:r w:rsidR="00D6599A" w:rsidRPr="008E715E">
        <w:rPr>
          <w:rFonts w:ascii="Times New Roman" w:hAnsi="Times New Roman" w:cs="Times New Roman"/>
          <w:sz w:val="24"/>
          <w:szCs w:val="24"/>
        </w:rPr>
        <w:t xml:space="preserve"> the</w:t>
      </w:r>
      <w:r w:rsidR="000673E0" w:rsidRPr="008E715E">
        <w:rPr>
          <w:rFonts w:ascii="Times New Roman" w:hAnsi="Times New Roman" w:cs="Times New Roman"/>
          <w:sz w:val="24"/>
          <w:szCs w:val="24"/>
        </w:rPr>
        <w:t xml:space="preserve"> trays</w:t>
      </w:r>
      <w:r w:rsidR="00D6599A" w:rsidRPr="008E715E">
        <w:rPr>
          <w:rFonts w:ascii="Times New Roman" w:hAnsi="Times New Roman" w:cs="Times New Roman"/>
          <w:sz w:val="24"/>
          <w:szCs w:val="24"/>
        </w:rPr>
        <w:t xml:space="preserve"> (bubble trays). The transplanting of rice is the process of uprooting the seedlings form the when at the correct seedling age for the field establishment and replanting of them in the fields in which puddling and leveling is done. The transplanting of rice can be done either manually or mechanically. The manual transplanting of rice is the most popular transplanting method among the Asian farmers </w:t>
      </w:r>
      <w:r w:rsidR="00D6599A" w:rsidRPr="008E715E">
        <w:rPr>
          <w:rFonts w:ascii="Times New Roman" w:hAnsi="Times New Roman" w:cs="Times New Roman"/>
          <w:sz w:val="24"/>
          <w:szCs w:val="24"/>
        </w:rPr>
        <w:fldChar w:fldCharType="begin" w:fldLock="1"/>
      </w:r>
      <w:r w:rsidR="00B509D1">
        <w:rPr>
          <w:rFonts w:ascii="Times New Roman" w:hAnsi="Times New Roman" w:cs="Times New Roman"/>
          <w:sz w:val="24"/>
          <w:szCs w:val="24"/>
        </w:rPr>
        <w:instrText>ADDIN CSL_CITATION {"citationItems":[{"id":"ITEM-1","itemData":{"ISBN":"9789712203138","author":[{"dropping-particle":"","family":"IRRI","given":"","non-dropping-particle":"","parse-names":false,"suffix":""}],"id":"ITEM-1","issued":{"date-parts":[["2007"]]},"page":"14","title":"Rice Production Manual","type":"article-magazine"},"uris":["http://www.mendeley.com/documents/?uuid=433c337f-370d-4149-b00a-19b9908cf7c0"]}],"mendeley":{"formattedCitation":"(IRRI, 2007)","plainTextFormattedCitation":"(IRRI, 2007)","previouslyFormattedCitation":"(IRRI, 2007)"},"properties":{"noteIndex":0},"schema":"https://github.com/citation-style-language/schema/raw/master/csl-citation.json"}</w:instrText>
      </w:r>
      <w:r w:rsidR="00D6599A" w:rsidRPr="008E715E">
        <w:rPr>
          <w:rFonts w:ascii="Times New Roman" w:hAnsi="Times New Roman" w:cs="Times New Roman"/>
          <w:sz w:val="24"/>
          <w:szCs w:val="24"/>
        </w:rPr>
        <w:fldChar w:fldCharType="separate"/>
      </w:r>
      <w:r w:rsidR="00D6599A" w:rsidRPr="008E715E">
        <w:rPr>
          <w:rFonts w:ascii="Times New Roman" w:hAnsi="Times New Roman" w:cs="Times New Roman"/>
          <w:noProof/>
          <w:sz w:val="24"/>
          <w:szCs w:val="24"/>
        </w:rPr>
        <w:t>(IRRI, 2007)</w:t>
      </w:r>
      <w:r w:rsidR="00D6599A" w:rsidRPr="008E715E">
        <w:rPr>
          <w:rFonts w:ascii="Times New Roman" w:hAnsi="Times New Roman" w:cs="Times New Roman"/>
          <w:sz w:val="24"/>
          <w:szCs w:val="24"/>
        </w:rPr>
        <w:fldChar w:fldCharType="end"/>
      </w:r>
      <w:r w:rsidR="00D6599A" w:rsidRPr="008E715E">
        <w:rPr>
          <w:rFonts w:ascii="Times New Roman" w:hAnsi="Times New Roman" w:cs="Times New Roman"/>
          <w:sz w:val="24"/>
          <w:szCs w:val="24"/>
        </w:rPr>
        <w:t>.</w:t>
      </w:r>
    </w:p>
    <w:p w14:paraId="7182D5F2" w14:textId="321307CC" w:rsidR="00C716D6" w:rsidRDefault="00B509D1" w:rsidP="00B509D1">
      <w:pPr>
        <w:spacing w:line="360" w:lineRule="auto"/>
        <w:rPr>
          <w:rFonts w:ascii="Times New Roman" w:hAnsi="Times New Roman" w:cs="Times New Roman"/>
          <w:sz w:val="24"/>
          <w:szCs w:val="24"/>
        </w:rPr>
      </w:pPr>
      <w:r>
        <w:rPr>
          <w:rFonts w:ascii="Times New Roman" w:hAnsi="Times New Roman" w:cs="Times New Roman"/>
          <w:sz w:val="24"/>
          <w:szCs w:val="24"/>
        </w:rPr>
        <w:t xml:space="preserve">The most important factors to concern in the transplanting of rice in order to achieve a vigorous stand of plants in the field after established in the field are, properly managed nutrient application to the plants, optimum seed rate for seed beds and transplanting of tender seedlings at the correct age by avoiding the delayed transplanting of seedlings </w:t>
      </w:r>
      <w:r>
        <w:rPr>
          <w:rFonts w:ascii="Times New Roman" w:hAnsi="Times New Roman" w:cs="Times New Roman"/>
          <w:sz w:val="24"/>
          <w:szCs w:val="24"/>
        </w:rPr>
        <w:fldChar w:fldCharType="begin" w:fldLock="1"/>
      </w:r>
      <w:r w:rsidR="00080E31">
        <w:rPr>
          <w:rFonts w:ascii="Times New Roman" w:hAnsi="Times New Roman" w:cs="Times New Roman"/>
          <w:sz w:val="24"/>
          <w:szCs w:val="24"/>
        </w:rPr>
        <w:instrText>ADDIN CSL_CITATION {"citationItems":[{"id":"ITEM-1","itemData":{"author":[{"dropping-particle":"","family":"Himeda","given":"M.","non-dropping-particle":"","parse-names":false,"suffix":""}],"container-title":"Agriculture and Horticulture","id":"ITEM-1","issued":{"date-parts":[["1994"]]},"page":"679-683, 791-796","title":"Cultivation technique of rice nurseling seeding: Review of research papers and its future implementation","type":"article-journal","volume":"69"},"uris":["http://www.mendeley.com/documents/?uuid=a32dc42b-b9f6-4e55-a6a7-066c732e23dc"]},{"id":"ITEM-2","itemData":{"author":[{"dropping-particle":"","family":"Lal","given":"M.","non-dropping-particle":"","parse-names":false,"suffix":""},{"dropping-particle":"","family":"Roy","given":"R.K.","non-dropping-particle":"","parse-names":false,"suffix":""}],"container-title":"International Journal of Agronomy","id":"ITEM-2","issued":{"date-parts":[["1996"]]},"page":"642-644","title":"Effect of nursery seeding density and fertilizer on seedling growth and yeild of rice (Oryza sativa)","type":"article-journal","volume":"41"},"uris":["http://www.mendeley.com/documents/?uuid=4fa5095f-45d4-47a3-bd17-3a10d1abb379"]}],"mendeley":{"formattedCitation":"(Himeda, 1994; Lal and Roy, 1996)","plainTextFormattedCitation":"(Himeda, 1994; Lal and Roy, 1996)","previouslyFormattedCitation":"(Himeda, 1994; Lal and Roy, 1996)"},"properties":{"noteIndex":0},"schema":"https://github.com/citation-style-language/schema/raw/master/csl-citation.json"}</w:instrText>
      </w:r>
      <w:r>
        <w:rPr>
          <w:rFonts w:ascii="Times New Roman" w:hAnsi="Times New Roman" w:cs="Times New Roman"/>
          <w:sz w:val="24"/>
          <w:szCs w:val="24"/>
        </w:rPr>
        <w:fldChar w:fldCharType="separate"/>
      </w:r>
      <w:r w:rsidRPr="00B509D1">
        <w:rPr>
          <w:rFonts w:ascii="Times New Roman" w:hAnsi="Times New Roman" w:cs="Times New Roman"/>
          <w:noProof/>
          <w:sz w:val="24"/>
          <w:szCs w:val="24"/>
        </w:rPr>
        <w:t>(Himeda, 1994; Lal and Roy, 199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716D6">
        <w:rPr>
          <w:rFonts w:ascii="Times New Roman" w:hAnsi="Times New Roman" w:cs="Times New Roman"/>
          <w:sz w:val="24"/>
          <w:szCs w:val="24"/>
        </w:rPr>
        <w:t xml:space="preserve">The advantages of the transplanting of rice compared to other establishment methods are, optimum spacing between the plants in facilitating the agronomic practices like weeding, low seed rate required for the nurseries, ability of the plants to withstand over the weeds and the uniform maturity of the crop can be obtained </w:t>
      </w:r>
      <w:r w:rsidR="00080E31">
        <w:rPr>
          <w:rFonts w:ascii="Times New Roman" w:hAnsi="Times New Roman" w:cs="Times New Roman"/>
          <w:sz w:val="24"/>
          <w:szCs w:val="24"/>
        </w:rPr>
        <w:fldChar w:fldCharType="begin" w:fldLock="1"/>
      </w:r>
      <w:r w:rsidR="00850257">
        <w:rPr>
          <w:rFonts w:ascii="Times New Roman" w:hAnsi="Times New Roman" w:cs="Times New Roman"/>
          <w:sz w:val="24"/>
          <w:szCs w:val="24"/>
        </w:rPr>
        <w:instrText>ADDIN CSL_CITATION {"citationItems":[{"id":"ITEM-1","itemData":{"author":[{"dropping-particle":"","family":"Desai","given":"K.S.","non-dropping-particle":"","parse-names":false,"suffix":""}],"id":"ITEM-1","issued":{"date-parts":[["2012"]]},"publisher":"College of Agricultural Engineering and Technology","title":"Development and Performance Testing of Two Row Paddy Transplanter","type":"thesis"},"uris":["http://www.mendeley.com/documents/?uuid=9c5c300c-cc19-4d4b-93c7-74fbc1f8d8e6"]}],"mendeley":{"formattedCitation":"(Desai, 2012)","plainTextFormattedCitation":"(Desai, 2012)","previouslyFormattedCitation":"(Desai, 2012)"},"properties":{"noteIndex":0},"schema":"https://github.com/citation-style-language/schema/raw/master/csl-citation.json"}</w:instrText>
      </w:r>
      <w:r w:rsidR="00080E31">
        <w:rPr>
          <w:rFonts w:ascii="Times New Roman" w:hAnsi="Times New Roman" w:cs="Times New Roman"/>
          <w:sz w:val="24"/>
          <w:szCs w:val="24"/>
        </w:rPr>
        <w:fldChar w:fldCharType="separate"/>
      </w:r>
      <w:r w:rsidR="00080E31" w:rsidRPr="00080E31">
        <w:rPr>
          <w:rFonts w:ascii="Times New Roman" w:hAnsi="Times New Roman" w:cs="Times New Roman"/>
          <w:noProof/>
          <w:sz w:val="24"/>
          <w:szCs w:val="24"/>
        </w:rPr>
        <w:t>(Desai, 2012)</w:t>
      </w:r>
      <w:r w:rsidR="00080E31">
        <w:rPr>
          <w:rFonts w:ascii="Times New Roman" w:hAnsi="Times New Roman" w:cs="Times New Roman"/>
          <w:sz w:val="24"/>
          <w:szCs w:val="24"/>
        </w:rPr>
        <w:fldChar w:fldCharType="end"/>
      </w:r>
      <w:r w:rsidR="00C716D6">
        <w:rPr>
          <w:rFonts w:ascii="Times New Roman" w:hAnsi="Times New Roman" w:cs="Times New Roman"/>
          <w:sz w:val="24"/>
          <w:szCs w:val="24"/>
        </w:rPr>
        <w:t xml:space="preserve">. </w:t>
      </w:r>
      <w:r w:rsidR="00850257">
        <w:rPr>
          <w:rFonts w:ascii="Times New Roman" w:hAnsi="Times New Roman" w:cs="Times New Roman"/>
          <w:sz w:val="24"/>
          <w:szCs w:val="24"/>
        </w:rPr>
        <w:t xml:space="preserve">As the transplanted rice plants has the ability to compete and suppress the weed growth, higher economic yield can be obtained from the transplanted rice through proper weed management measures </w:t>
      </w:r>
      <w:r w:rsidR="00850257">
        <w:rPr>
          <w:rFonts w:ascii="Times New Roman" w:hAnsi="Times New Roman" w:cs="Times New Roman"/>
          <w:sz w:val="24"/>
          <w:szCs w:val="24"/>
        </w:rPr>
        <w:fldChar w:fldCharType="begin" w:fldLock="1"/>
      </w:r>
      <w:r w:rsidR="00553A0A">
        <w:rPr>
          <w:rFonts w:ascii="Times New Roman" w:hAnsi="Times New Roman" w:cs="Times New Roman"/>
          <w:sz w:val="24"/>
          <w:szCs w:val="24"/>
        </w:rPr>
        <w:instrText>ADDIN CSL_CITATION {"citationItems":[{"id":"ITEM-1","itemData":{"author":[{"dropping-particle":"","family":"Hossain","given":"M.F.","non-dropping-particle":"","parse-names":false,"suffix":""},{"dropping-particle":"","family":"Sallam","given":"M.A.","non-dropping-particle":"","parse-names":false,"suffix":""},{"dropping-particle":"","family":"Uddin","given":"M.R.","non-dropping-particle":"","parse-names":false,"suffix":""},{"dropping-particle":"","family":"Pervez","given":"Z.","non-dropping-particle":"","parse-names":false,"suffix":""},{"dropping-particle":"","family":"Sarkar","given":"M.A.R.","non-dropping-particle":"","parse-names":false,"suffix":""}],"container-title":"Journal of Agronomy","id":"ITEM-1","issue":"2-3","issued":{"date-parts":[["2002"]]},"page":"86-88","title":"A Comparative Study of Direct Seeding Versus Transplnting Method on Yield of Aus Rice","type":"article-journal","volume":"1"},"uris":["http://www.mendeley.com/documents/?uuid=098afa87-ac5d-4fdc-ae00-6a91fff35a16"]}],"mendeley":{"formattedCitation":"(Hossain et al., 2002)","plainTextFormattedCitation":"(Hossain et al., 2002)","previouslyFormattedCitation":"(Hossain et al., 2002)"},"properties":{"noteIndex":0},"schema":"https://github.com/citation-style-language/schema/raw/master/csl-citation.json"}</w:instrText>
      </w:r>
      <w:r w:rsidR="00850257">
        <w:rPr>
          <w:rFonts w:ascii="Times New Roman" w:hAnsi="Times New Roman" w:cs="Times New Roman"/>
          <w:sz w:val="24"/>
          <w:szCs w:val="24"/>
        </w:rPr>
        <w:fldChar w:fldCharType="separate"/>
      </w:r>
      <w:r w:rsidR="00850257" w:rsidRPr="00850257">
        <w:rPr>
          <w:rFonts w:ascii="Times New Roman" w:hAnsi="Times New Roman" w:cs="Times New Roman"/>
          <w:noProof/>
          <w:sz w:val="24"/>
          <w:szCs w:val="24"/>
        </w:rPr>
        <w:t>(Hossain et al., 2002)</w:t>
      </w:r>
      <w:r w:rsidR="00850257">
        <w:rPr>
          <w:rFonts w:ascii="Times New Roman" w:hAnsi="Times New Roman" w:cs="Times New Roman"/>
          <w:sz w:val="24"/>
          <w:szCs w:val="24"/>
        </w:rPr>
        <w:fldChar w:fldCharType="end"/>
      </w:r>
      <w:r w:rsidR="00553A0A">
        <w:rPr>
          <w:rFonts w:ascii="Times New Roman" w:hAnsi="Times New Roman" w:cs="Times New Roman"/>
          <w:sz w:val="24"/>
          <w:szCs w:val="24"/>
        </w:rPr>
        <w:t xml:space="preserve">. </w:t>
      </w:r>
      <w:r w:rsidR="00C716D6">
        <w:rPr>
          <w:rFonts w:ascii="Times New Roman" w:hAnsi="Times New Roman" w:cs="Times New Roman"/>
          <w:sz w:val="24"/>
          <w:szCs w:val="24"/>
        </w:rPr>
        <w:t xml:space="preserve">And also due to the optimum space </w:t>
      </w:r>
      <w:r w:rsidR="00850257">
        <w:rPr>
          <w:rFonts w:ascii="Times New Roman" w:hAnsi="Times New Roman" w:cs="Times New Roman"/>
          <w:sz w:val="24"/>
          <w:szCs w:val="24"/>
        </w:rPr>
        <w:t>between rice plants maintained by the transplanting method, a significant increase in the yield can be observed as the low plant density and proper penetration of sunlight through the canopy of the plants reduced the occurrence of pest and disease damages compared to direct seeding of rice</w:t>
      </w:r>
      <w:r w:rsidR="00553A0A">
        <w:rPr>
          <w:rFonts w:ascii="Times New Roman" w:hAnsi="Times New Roman" w:cs="Times New Roman"/>
          <w:sz w:val="24"/>
          <w:szCs w:val="24"/>
        </w:rPr>
        <w:t xml:space="preserve"> </w:t>
      </w:r>
      <w:r w:rsidR="00553A0A">
        <w:rPr>
          <w:rFonts w:ascii="Times New Roman" w:hAnsi="Times New Roman" w:cs="Times New Roman"/>
          <w:sz w:val="24"/>
          <w:szCs w:val="24"/>
        </w:rPr>
        <w:fldChar w:fldCharType="begin" w:fldLock="1"/>
      </w:r>
      <w:r w:rsidR="00FD2883">
        <w:rPr>
          <w:rFonts w:ascii="Times New Roman" w:hAnsi="Times New Roman" w:cs="Times New Roman"/>
          <w:sz w:val="24"/>
          <w:szCs w:val="24"/>
        </w:rPr>
        <w:instrText>ADDIN CSL_CITATION {"citationItems":[{"id":"ITEM-1","itemData":{"DOI":"10.3923/ajps.2002.25.27","ISSN":"16823974","author":[{"dropping-particle":"","family":"Baloch","given":"A. W.","non-dropping-particle":"","parse-names":false,"suffix":""},{"dropping-particle":"","family":"Soomro","given":"A. M.","non-dropping-particle":"","parse-names":false,"suffix":""},{"dropping-particle":"","family":"Javed","given":"M. a.","non-dropping-particle":"","parse-names":false,"suffix":""},{"dropping-particle":"","family":"Ahmed","given":"M.","non-dropping-particle":"","parse-names":false,"suffix":""},{"dropping-particle":"","family":"Bughio","given":"H. R.","non-dropping-particle":"","parse-names":false,"suffix":""},{"dropping-particle":"","family":"Bughio","given":"M. S.","non-dropping-particle":"","parse-names":false,"suffix":""},{"dropping-particle":"","family":"Mastoi","given":".N. N.","non-dropping-particle":"","parse-names":false,"suffix":""}],"container-title":"Asian Journal of Plant Sciences","id":"ITEM-1","issue":"1","issued":{"date-parts":[["2002"]]},"page":"25-27","title":"Optimum Plant Density for High Yield in Rice (Oryza sativa L.)","type":"article-journal","volume":"1"},"uris":["http://www.mendeley.com/documents/?uuid=19ca6c79-b384-4e50-95fa-8f18059f759d"]}],"mendeley":{"formattedCitation":"(Baloch et al., 2002)","plainTextFormattedCitation":"(Baloch et al., 2002)","previouslyFormattedCitation":"(Baloch et al., 2002)"},"properties":{"noteIndex":0},"schema":"https://github.com/citation-style-language/schema/raw/master/csl-citation.json"}</w:instrText>
      </w:r>
      <w:r w:rsidR="00553A0A">
        <w:rPr>
          <w:rFonts w:ascii="Times New Roman" w:hAnsi="Times New Roman" w:cs="Times New Roman"/>
          <w:sz w:val="24"/>
          <w:szCs w:val="24"/>
        </w:rPr>
        <w:fldChar w:fldCharType="separate"/>
      </w:r>
      <w:r w:rsidR="00553A0A" w:rsidRPr="00553A0A">
        <w:rPr>
          <w:rFonts w:ascii="Times New Roman" w:hAnsi="Times New Roman" w:cs="Times New Roman"/>
          <w:noProof/>
          <w:sz w:val="24"/>
          <w:szCs w:val="24"/>
        </w:rPr>
        <w:t>(Baloch et al., 2002)</w:t>
      </w:r>
      <w:r w:rsidR="00553A0A">
        <w:rPr>
          <w:rFonts w:ascii="Times New Roman" w:hAnsi="Times New Roman" w:cs="Times New Roman"/>
          <w:sz w:val="24"/>
          <w:szCs w:val="24"/>
        </w:rPr>
        <w:fldChar w:fldCharType="end"/>
      </w:r>
      <w:r w:rsidR="00850257">
        <w:rPr>
          <w:rFonts w:ascii="Times New Roman" w:hAnsi="Times New Roman" w:cs="Times New Roman"/>
          <w:sz w:val="24"/>
          <w:szCs w:val="24"/>
        </w:rPr>
        <w:t xml:space="preserve">. </w:t>
      </w:r>
    </w:p>
    <w:p w14:paraId="2F1B3781" w14:textId="3150866E" w:rsidR="00A11A0D" w:rsidRDefault="00A11A0D" w:rsidP="00B509D1">
      <w:pPr>
        <w:spacing w:line="360" w:lineRule="auto"/>
        <w:rPr>
          <w:rFonts w:ascii="Times New Roman" w:hAnsi="Times New Roman" w:cs="Times New Roman"/>
          <w:sz w:val="24"/>
          <w:szCs w:val="24"/>
        </w:rPr>
      </w:pPr>
      <w:r>
        <w:rPr>
          <w:rFonts w:ascii="Times New Roman" w:hAnsi="Times New Roman" w:cs="Times New Roman"/>
          <w:sz w:val="24"/>
          <w:szCs w:val="24"/>
        </w:rPr>
        <w:t xml:space="preserve">The transplanted rice cultivation gives significantly increased number of productive tillers per hill and </w:t>
      </w:r>
      <w:r w:rsidR="00FD2883">
        <w:rPr>
          <w:rFonts w:ascii="Times New Roman" w:hAnsi="Times New Roman" w:cs="Times New Roman"/>
          <w:sz w:val="24"/>
          <w:szCs w:val="24"/>
        </w:rPr>
        <w:t>increment in number of</w:t>
      </w:r>
      <w:r>
        <w:rPr>
          <w:rFonts w:ascii="Times New Roman" w:hAnsi="Times New Roman" w:cs="Times New Roman"/>
          <w:sz w:val="24"/>
          <w:szCs w:val="24"/>
        </w:rPr>
        <w:t xml:space="preserve"> spikelets per panicle which ultimately </w:t>
      </w:r>
      <w:r w:rsidR="00FD2883">
        <w:rPr>
          <w:rFonts w:ascii="Times New Roman" w:hAnsi="Times New Roman" w:cs="Times New Roman"/>
          <w:sz w:val="24"/>
          <w:szCs w:val="24"/>
        </w:rPr>
        <w:t xml:space="preserve">gives an increased gran yield compared to the direct seeding. The deep penetrated and the wide spread root system of the rice plants facilitate the plants with sufficient amount of nutrients and moisture content </w:t>
      </w:r>
      <w:r w:rsidR="00FD2883">
        <w:rPr>
          <w:rFonts w:ascii="Times New Roman" w:hAnsi="Times New Roman" w:cs="Times New Roman"/>
          <w:sz w:val="24"/>
          <w:szCs w:val="24"/>
        </w:rPr>
        <w:lastRenderedPageBreak/>
        <w:t xml:space="preserve">during the panicle initiation and flowering stages which are considered as more critical stages having a noticeable impact on the final yield </w:t>
      </w:r>
      <w:r w:rsidR="00FD2883">
        <w:rPr>
          <w:rFonts w:ascii="Times New Roman" w:hAnsi="Times New Roman" w:cs="Times New Roman"/>
          <w:sz w:val="24"/>
          <w:szCs w:val="24"/>
        </w:rPr>
        <w:fldChar w:fldCharType="begin" w:fldLock="1"/>
      </w:r>
      <w:r w:rsidR="006F253B">
        <w:rPr>
          <w:rFonts w:ascii="Times New Roman" w:hAnsi="Times New Roman" w:cs="Times New Roman"/>
          <w:sz w:val="24"/>
          <w:szCs w:val="24"/>
        </w:rPr>
        <w:instrText>ADDIN CSL_CITATION {"citationItems":[{"id":"ITEM-1","itemData":{"DOI":"10.1073/pnas.1317360111.","ISBN":"1110401005517","abstract":"A BC2F2 population developed from an interspecific cross between Oryza sativa (cv IR64) and O. rufipogon (IRGC 105491) was used in an advanced backcross QTL analysis to identify and introduce agronomically useful genes from this wild relative into the cultivated gene pool. The objectives of this study were: (1) to identify putative yield and yield component QTLs that can be useful to improve the elite cultivar IR64; (2) to compare the QTLs within this study with previously reported QTLs in rice as the basis for identifying QTLs that are stable across different environments and genetic backgrounds; and (3) to compare the identified QTLs with previously reported QTLs from maize to examine the degree of QTL conservation across the grass family. Two hundred eighty-five families were evaluated in two field environments in Indonesia, with two replications each, for 12 agronomic traits. A total of 165 markers consisting of 131 SSRs and 34 RFLPs were used to construct the genetic linkage map. By employing interval mapping and composite interval mapping, 42 QTLs were identified. Despite its inferior performance, 33% of the QTL alleles originating from O. rufipogon had a beneficial effect for yield and yield components in the IR64 background. Twenty-two QTLs (53.4%) were located in similar regions as previously reported rice QTLs, suggesting the existence of stable QTLs across genetic backgrounds and environments. Twenty QTLs (47.6%) were exclusively detected in this study, uncovering potentially novel alleles from the wild, some of which might improve the performance of the tropical indica variety IR64. Additionally, several QTLs for plant height, grain weight, and flowering time detected in this study corresponded to homeologous regions in maize containing previously detected maize QTLs for these traits.","author":[{"dropping-particle":"","family":"Septiningsih","given":"E M","non-dropping-particle":"","parse-names":false,"suffix":""},{"dropping-particle":"","family":"Prasetiyono","given":"J","non-dropping-particle":"","parse-names":false,"suffix":""},{"dropping-particle":"","family":"Lubis","given":"E","non-dropping-particle":"","parse-names":false,"suffix":""},{"dropping-particle":"","family":"Tai","given":"T H","non-dropping-particle":"","parse-names":false,"suffix":""},{"dropping-particle":"","family":"Tjubaryat","given":"T","non-dropping-particle":"","parse-names":false,"suffix":""},{"dropping-particle":"","family":"Moeljopawiro","given":"S","non-dropping-particle":"","parse-names":false,"suffix":""},{"dropping-particle":"","family":"McCouch","given":"S R","non-dropping-particle":"","parse-names":false,"suffix":""}],"container-title":"Theoretical and Applied Genetics","id":"ITEM-1","issue":"8","issued":{"date-parts":[["2003"]]},"page":"1419-1432","title":"Identification of quantitative trait loci for yield and yield components in an advanced backcross population derived from the Oryza sativa variety IR64 and the wild relative O-rufipogon","type":"article-journal","volume":"107"},"uris":["http://www.mendeley.com/documents/?uuid=b9d70f37-f0e5-4f65-923a-cc7b5a33a00a"]}],"mendeley":{"formattedCitation":"(Septiningsih et al., 2003)","plainTextFormattedCitation":"(Septiningsih et al., 2003)","previouslyFormattedCitation":"(Septiningsih et al., 2003)"},"properties":{"noteIndex":0},"schema":"https://github.com/citation-style-language/schema/raw/master/csl-citation.json"}</w:instrText>
      </w:r>
      <w:r w:rsidR="00FD2883">
        <w:rPr>
          <w:rFonts w:ascii="Times New Roman" w:hAnsi="Times New Roman" w:cs="Times New Roman"/>
          <w:sz w:val="24"/>
          <w:szCs w:val="24"/>
        </w:rPr>
        <w:fldChar w:fldCharType="separate"/>
      </w:r>
      <w:r w:rsidR="00FD2883" w:rsidRPr="00FD2883">
        <w:rPr>
          <w:rFonts w:ascii="Times New Roman" w:hAnsi="Times New Roman" w:cs="Times New Roman"/>
          <w:noProof/>
          <w:sz w:val="24"/>
          <w:szCs w:val="24"/>
        </w:rPr>
        <w:t>(Septiningsih et al., 2003)</w:t>
      </w:r>
      <w:r w:rsidR="00FD2883">
        <w:rPr>
          <w:rFonts w:ascii="Times New Roman" w:hAnsi="Times New Roman" w:cs="Times New Roman"/>
          <w:sz w:val="24"/>
          <w:szCs w:val="24"/>
        </w:rPr>
        <w:fldChar w:fldCharType="end"/>
      </w:r>
      <w:r w:rsidR="00FD2883">
        <w:rPr>
          <w:rFonts w:ascii="Times New Roman" w:hAnsi="Times New Roman" w:cs="Times New Roman"/>
          <w:sz w:val="24"/>
          <w:szCs w:val="24"/>
        </w:rPr>
        <w:t xml:space="preserve">. </w:t>
      </w:r>
    </w:p>
    <w:p w14:paraId="5E866897" w14:textId="445857F4" w:rsidR="00462F25" w:rsidRDefault="006F253B" w:rsidP="006F253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main problems associated with the transplanting are, the deficit and overhead costs on the labors at the peak transplanting period which is the root cause for the delayed transplanting of seedlings. It is a time consuming establishment method and requires more expenditure on the nursery management, uprooting of seedlings and transplanting of them to the field </w:t>
      </w:r>
      <w:r>
        <w:rPr>
          <w:rFonts w:ascii="Times New Roman" w:hAnsi="Times New Roman" w:cs="Times New Roman"/>
          <w:sz w:val="24"/>
          <w:szCs w:val="24"/>
        </w:rPr>
        <w:fldChar w:fldCharType="begin" w:fldLock="1"/>
      </w:r>
      <w:r w:rsidR="00462F25">
        <w:rPr>
          <w:rFonts w:ascii="Times New Roman" w:hAnsi="Times New Roman" w:cs="Times New Roman"/>
          <w:sz w:val="24"/>
          <w:szCs w:val="24"/>
        </w:rPr>
        <w:instrText>ADDIN CSL_CITATION {"citationItems":[{"id":"ITEM-1","itemData":{"author":[{"dropping-particle":"","family":"Das","given":"F C","non-dropping-particle":"","parse-names":false,"suffix":""}],"container-title":"Rice Knowledge Management P ortal,</w:instrText>
      </w:r>
      <w:r w:rsidR="00462F25">
        <w:rPr>
          <w:rFonts w:ascii="Cambria Math" w:hAnsi="Cambria Math" w:cs="Cambria Math"/>
          <w:sz w:val="24"/>
          <w:szCs w:val="24"/>
        </w:rPr>
        <w:instrText>〈</w:instrText>
      </w:r>
      <w:r w:rsidR="00462F25">
        <w:rPr>
          <w:rFonts w:ascii="Times New Roman" w:hAnsi="Times New Roman" w:cs="Times New Roman"/>
          <w:sz w:val="24"/>
          <w:szCs w:val="24"/>
        </w:rPr>
        <w:instrText xml:space="preserve"> http//www. rkmp. co. in","id":"ITEM-1","issued":{"date-parts":[["2012"]]},"page":"1-24","title":"Status and prospects of mechanization in rice","type":"article-journal","volume":"753006"},"uris":["http://www.mendeley.com/documents/?uuid=75dfd948-c85e-4935-8bb4-25bc47789471"]},{"id":"ITEM-2","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2","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Das, 2012; Singh et al., 2018)","plainTextFormattedCitation":"(Das, 2012; Singh et al., 2018)","previouslyFormattedCitation":"(Das, 2012; Singh et al., 2018)"},"properties":{"noteIndex":0},"schema":"https://github.com/citation-style-language/schema/raw/master/csl-citation.json"}</w:instrText>
      </w:r>
      <w:r>
        <w:rPr>
          <w:rFonts w:ascii="Times New Roman" w:hAnsi="Times New Roman" w:cs="Times New Roman"/>
          <w:sz w:val="24"/>
          <w:szCs w:val="24"/>
        </w:rPr>
        <w:fldChar w:fldCharType="separate"/>
      </w:r>
      <w:r w:rsidRPr="006F253B">
        <w:rPr>
          <w:rFonts w:ascii="Times New Roman" w:hAnsi="Times New Roman" w:cs="Times New Roman"/>
          <w:noProof/>
          <w:sz w:val="24"/>
          <w:szCs w:val="24"/>
        </w:rPr>
        <w:t>(Das, 2012; Singh et al., 2018)</w:t>
      </w:r>
      <w:r>
        <w:rPr>
          <w:rFonts w:ascii="Times New Roman" w:hAnsi="Times New Roman" w:cs="Times New Roman"/>
          <w:sz w:val="24"/>
          <w:szCs w:val="24"/>
        </w:rPr>
        <w:fldChar w:fldCharType="end"/>
      </w:r>
      <w:r>
        <w:rPr>
          <w:rFonts w:ascii="Times New Roman" w:hAnsi="Times New Roman" w:cs="Times New Roman"/>
          <w:sz w:val="24"/>
          <w:szCs w:val="24"/>
        </w:rPr>
        <w:t>.</w:t>
      </w:r>
    </w:p>
    <w:p w14:paraId="094F32A4" w14:textId="0650D15B" w:rsidR="00284F33" w:rsidRPr="006F253B" w:rsidRDefault="00462F25" w:rsidP="006F253B">
      <w:pPr>
        <w:spacing w:line="360" w:lineRule="auto"/>
        <w:rPr>
          <w:rFonts w:ascii="Times New Roman" w:hAnsi="Times New Roman" w:cs="Times New Roman"/>
          <w:sz w:val="24"/>
          <w:szCs w:val="24"/>
        </w:rPr>
      </w:pPr>
      <w:r>
        <w:rPr>
          <w:rFonts w:ascii="Times New Roman" w:hAnsi="Times New Roman" w:cs="Times New Roman"/>
          <w:sz w:val="24"/>
          <w:szCs w:val="24"/>
        </w:rPr>
        <w:t xml:space="preserve">The highest gross economic return can be obtained from the transplanting of rice than other establishment methods with the availability of ample amount of labors for field practices. The throwing of seedlings which is known as the parachute method can be used as an appropriate solution to tackle the problem scarcity of labors and improve the harvest </w:t>
      </w:r>
      <w:r>
        <w:rPr>
          <w:rFonts w:ascii="Times New Roman" w:hAnsi="Times New Roman" w:cs="Times New Roman"/>
          <w:sz w:val="24"/>
          <w:szCs w:val="24"/>
        </w:rPr>
        <w:fldChar w:fldCharType="begin" w:fldLock="1"/>
      </w:r>
      <w:r w:rsidR="00326ECE">
        <w:rPr>
          <w:rFonts w:ascii="Times New Roman" w:hAnsi="Times New Roman" w:cs="Times New Roman"/>
          <w:sz w:val="24"/>
          <w:szCs w:val="24"/>
        </w:rPr>
        <w:instrText>ADDIN CSL_CITATION {"citationItems":[{"id":"ITEM-1","itemData":{"author":[{"dropping-particle":"","family":"Rani","given":"T.S.","non-dropping-particle":"","parse-names":false,"suffix":""},{"dropping-particle":"","family":"Jayakiran","given":"K.","non-dropping-particle":"","parse-names":false,"suffix":""}],"container-title":"Electronic Journal of Environmental, Agricultural and Food Chemistry","id":"ITEM-1","issued":{"date-parts":[["2010"]]},"page":"150-153","title":"Evaluation of different planting techniques for economic feasibility in rice","type":"article-journal","volume":"9(1)"},"uris":["http://www.mendeley.com/documents/?uuid=8680f6c0-051e-33d7-bba3-4a1eef4f06ab"]},{"id":"ITEM-2","itemData":{"author":[{"dropping-particle":"","family":"Manjappa","given":"K","non-dropping-particle":"","parse-names":false,"suffix":""},{"dropping-particle":"","family":"Kataraki","given":"N G","non-dropping-particle":"","parse-names":false,"suffix":""}],"id":"ITEM-2","issue":"4","issued":{"date-parts":[["2004"]]},"title":"Use of Drum Seeder and Transplanter for Increasing Rice Profitability","type":"article-journal","volume":"17"},"uris":["http://www.mendeley.com/documents/?uuid=5d629a52-bbf8-44ea-ba77-0ac09e5fefa4"]},{"id":"ITEM-3","itemData":{"author":[{"dropping-particle":"","family":"Akbar","given":"Nadeem","non-dropping-particle":"","parse-names":false,"suffix":""},{"dropping-particle":"","family":"Jabran","given":"Khawar","non-dropping-particle":"","parse-names":false,"suffix":""},{"dropping-particle":"","family":"Habib","given":"Tahir","non-dropping-particle":"","parse-names":false,"suffix":""}],"id":"ITEM-3","issue":"4","issued":{"date-parts":[["2007"]]},"page":"597-599","title":"Comparison of different Planting Methods for Optimization of plant population of fine rice ( Oryza sativa L .) in Punjab (Parkistan)","type":"article-journal","volume":"44"},"uris":["http://www.mendeley.com/documents/?uuid=6b33fc63-7cef-493f-996a-369726b260ad"]}],"mendeley":{"formattedCitation":"(Akbar et al., 2007; Manjappa and Kataraki, 2004; Rani and Jayakiran, 2010)","plainTextFormattedCitation":"(Akbar et al., 2007; Manjappa and Kataraki, 2004; Rani and Jayakiran, 2010)","previouslyFormattedCitation":"(Akbar et al., 2007; Manjappa and Kataraki, 2004; Rani and Jayakiran, 2010)"},"properties":{"noteIndex":0},"schema":"https://github.com/citation-style-language/schema/raw/master/csl-citation.json"}</w:instrText>
      </w:r>
      <w:r>
        <w:rPr>
          <w:rFonts w:ascii="Times New Roman" w:hAnsi="Times New Roman" w:cs="Times New Roman"/>
          <w:sz w:val="24"/>
          <w:szCs w:val="24"/>
        </w:rPr>
        <w:fldChar w:fldCharType="separate"/>
      </w:r>
      <w:r w:rsidR="00326ECE" w:rsidRPr="00326ECE">
        <w:rPr>
          <w:rFonts w:ascii="Times New Roman" w:hAnsi="Times New Roman" w:cs="Times New Roman"/>
          <w:noProof/>
          <w:sz w:val="24"/>
          <w:szCs w:val="24"/>
        </w:rPr>
        <w:t>(Akbar et al., 2007; Manjappa and Kataraki, 2004; Rani and Jayakiran, 2010)</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326ECE">
        <w:rPr>
          <w:rFonts w:ascii="Times New Roman" w:hAnsi="Times New Roman" w:cs="Times New Roman"/>
          <w:sz w:val="24"/>
          <w:szCs w:val="24"/>
        </w:rPr>
        <w:t xml:space="preserve">The mechanical transplanters can be named as the most attractive suggestion to the areas with shortage of labor </w:t>
      </w:r>
      <w:r w:rsidR="00326ECE">
        <w:rPr>
          <w:rFonts w:ascii="Times New Roman" w:hAnsi="Times New Roman" w:cs="Times New Roman"/>
          <w:sz w:val="24"/>
          <w:szCs w:val="24"/>
        </w:rPr>
        <w:fldChar w:fldCharType="begin" w:fldLock="1"/>
      </w:r>
      <w:r w:rsidR="00326ECE">
        <w:rPr>
          <w:rFonts w:ascii="Times New Roman" w:hAnsi="Times New Roman" w:cs="Times New Roman"/>
          <w:sz w:val="24"/>
          <w:szCs w:val="24"/>
        </w:rPr>
        <w:instrText>ADDIN CSL_CITATION {"citationItems":[{"id":"ITEM-1","itemData":{"author":[{"dropping-particle":"","family":"Singh","given":"Fatehjeet","non-dropping-particle":"","parse-names":false,"suffix":""},{"dropping-particle":"","family":"Kang","given":"J S","non-dropping-particle":"","parse-names":false,"suffix":""},{"dropping-particle":"","family":"Singh","given":"Avtar","non-dropping-particle":"","parse-names":false,"suffix":""},{"dropping-particle":"","family":"Singh","given":"Thakar","non-dropping-particle":"","parse-names":false,"suffix":""}],"id":"ITEM-1","issue":"May","issued":{"date-parts":[["2018"]]},"page":"0-5","title":"Productivity of mechanically transplanted rice ( Oryza sativa L .) as influenced by time of nitrogen application Productivity of Mechanically Transplanted Rice ( Oryza sativa L .) as Influenced by Time of Nitrogen Application","type":"article-journal"},"uris":["http://www.mendeley.com/documents/?uuid=57190651-e101-4540-a2bf-2214555e5cfe"]}],"mendeley":{"formattedCitation":"(Singh et al., 2018)","plainTextFormattedCitation":"(Singh et al., 2018)"},"properties":{"noteIndex":0},"schema":"https://github.com/citation-style-language/schema/raw/master/csl-citation.json"}</w:instrText>
      </w:r>
      <w:r w:rsidR="00326ECE">
        <w:rPr>
          <w:rFonts w:ascii="Times New Roman" w:hAnsi="Times New Roman" w:cs="Times New Roman"/>
          <w:sz w:val="24"/>
          <w:szCs w:val="24"/>
        </w:rPr>
        <w:fldChar w:fldCharType="separate"/>
      </w:r>
      <w:r w:rsidR="00326ECE" w:rsidRPr="00326ECE">
        <w:rPr>
          <w:rFonts w:ascii="Times New Roman" w:hAnsi="Times New Roman" w:cs="Times New Roman"/>
          <w:noProof/>
          <w:sz w:val="24"/>
          <w:szCs w:val="24"/>
        </w:rPr>
        <w:t>(Singh et al., 2018)</w:t>
      </w:r>
      <w:r w:rsidR="00326ECE">
        <w:rPr>
          <w:rFonts w:ascii="Times New Roman" w:hAnsi="Times New Roman" w:cs="Times New Roman"/>
          <w:sz w:val="24"/>
          <w:szCs w:val="24"/>
        </w:rPr>
        <w:fldChar w:fldCharType="end"/>
      </w:r>
      <w:bookmarkStart w:id="1" w:name="_GoBack"/>
      <w:bookmarkEnd w:id="1"/>
      <w:r w:rsidR="00326ECE">
        <w:rPr>
          <w:rFonts w:ascii="Times New Roman" w:hAnsi="Times New Roman" w:cs="Times New Roman"/>
          <w:sz w:val="24"/>
          <w:szCs w:val="24"/>
        </w:rPr>
        <w:t>.</w:t>
      </w:r>
      <w:r>
        <w:rPr>
          <w:rFonts w:ascii="Times New Roman" w:hAnsi="Times New Roman" w:cs="Times New Roman"/>
          <w:sz w:val="24"/>
          <w:szCs w:val="24"/>
        </w:rPr>
        <w:t xml:space="preserve">  </w:t>
      </w:r>
    </w:p>
    <w:p w14:paraId="1552F6BA" w14:textId="2ACFF5FE" w:rsidR="00284F33" w:rsidRDefault="00284F33" w:rsidP="00284F33"/>
    <w:p w14:paraId="071CE280" w14:textId="7A29F814" w:rsidR="00284F33" w:rsidRDefault="00284F33" w:rsidP="00284F33"/>
    <w:p w14:paraId="371EFE38" w14:textId="3B0B7400" w:rsidR="00284F33" w:rsidRDefault="00284F33" w:rsidP="00284F33"/>
    <w:p w14:paraId="416DECAE" w14:textId="311DB065" w:rsidR="00284F33" w:rsidRDefault="00284F33" w:rsidP="00284F33"/>
    <w:p w14:paraId="5B04DCB8" w14:textId="64946A5D" w:rsidR="00284F33" w:rsidRDefault="00284F33" w:rsidP="00284F33"/>
    <w:p w14:paraId="2CC164BA" w14:textId="1241FF7A" w:rsidR="00284F33" w:rsidRDefault="00284F33" w:rsidP="00284F33"/>
    <w:p w14:paraId="08F29EE0" w14:textId="5EC5A9A6" w:rsidR="00284F33" w:rsidRDefault="00284F33" w:rsidP="00284F33"/>
    <w:p w14:paraId="600A40EF" w14:textId="046A05CB" w:rsidR="00284F33" w:rsidRDefault="00284F33" w:rsidP="00284F33"/>
    <w:p w14:paraId="726CDE9C" w14:textId="55A50AC5" w:rsidR="00284F33" w:rsidRDefault="00284F33" w:rsidP="00284F33"/>
    <w:p w14:paraId="379B0A66" w14:textId="51EAB4EF" w:rsidR="00284F33" w:rsidRDefault="00284F33" w:rsidP="00284F33"/>
    <w:p w14:paraId="342C1269" w14:textId="19CB1AF7" w:rsidR="00284F33" w:rsidRDefault="00284F33" w:rsidP="00284F33"/>
    <w:p w14:paraId="1FD640E3" w14:textId="7983FF0E" w:rsidR="00284F33" w:rsidRDefault="00284F33" w:rsidP="00284F33"/>
    <w:p w14:paraId="57DCBDEF" w14:textId="4A6F71C9" w:rsidR="00284F33" w:rsidRDefault="00284F33" w:rsidP="00284F33"/>
    <w:p w14:paraId="306CFE71" w14:textId="606A0765" w:rsidR="00284F33" w:rsidRDefault="00284F33" w:rsidP="00284F33"/>
    <w:p w14:paraId="5EAA9F6E" w14:textId="52B334D3" w:rsidR="00284F33" w:rsidRDefault="00284F33" w:rsidP="00284F33"/>
    <w:p w14:paraId="3FFE51C7" w14:textId="1A9411F1" w:rsidR="00284F33" w:rsidRDefault="00284F33" w:rsidP="00284F33"/>
    <w:p w14:paraId="3D810B70" w14:textId="1AA0AD11" w:rsidR="00284F33" w:rsidRDefault="00284F33" w:rsidP="00284F33"/>
    <w:p w14:paraId="211C35CD" w14:textId="5248BE08" w:rsidR="00284F33" w:rsidRDefault="00284F33" w:rsidP="00284F33"/>
    <w:p w14:paraId="4BAF1A76" w14:textId="17970DBE" w:rsidR="00284F33" w:rsidRDefault="00284F33" w:rsidP="00284F33"/>
    <w:p w14:paraId="18F6E294" w14:textId="525F1637" w:rsidR="00284F33" w:rsidRDefault="00284F33" w:rsidP="00284F33"/>
    <w:p w14:paraId="24E41CA4" w14:textId="5E2B7F31" w:rsidR="00284F33" w:rsidRDefault="00284F33" w:rsidP="00284F33"/>
    <w:p w14:paraId="45BB5CCF" w14:textId="3FE43B27" w:rsidR="00284F33" w:rsidRDefault="00284F33" w:rsidP="00284F33"/>
    <w:p w14:paraId="31BE2BB9" w14:textId="67A028E7" w:rsidR="00284F33" w:rsidRDefault="00284F33" w:rsidP="00284F33"/>
    <w:p w14:paraId="064E17D0" w14:textId="7CF43DA2" w:rsidR="00284F33" w:rsidRDefault="00284F33" w:rsidP="00284F33"/>
    <w:p w14:paraId="40ED5D19" w14:textId="6D195BA0" w:rsidR="00284F33" w:rsidRDefault="00284F33" w:rsidP="00284F33"/>
    <w:p w14:paraId="00DCF746" w14:textId="3806EC81" w:rsidR="00284F33" w:rsidRDefault="00284F33" w:rsidP="00284F33"/>
    <w:p w14:paraId="7CABF3EB" w14:textId="6BB9689E" w:rsidR="00284F33" w:rsidRDefault="00284F33" w:rsidP="00284F33"/>
    <w:p w14:paraId="42EF651E" w14:textId="75070324" w:rsidR="00284F33" w:rsidRDefault="00284F33" w:rsidP="00284F33"/>
    <w:p w14:paraId="291074B7" w14:textId="775A5509" w:rsidR="00284F33" w:rsidRDefault="00284F33" w:rsidP="00284F33"/>
    <w:p w14:paraId="5F7D4230" w14:textId="63611875" w:rsidR="00284F33" w:rsidRDefault="00284F33" w:rsidP="00284F33"/>
    <w:p w14:paraId="1EF4255C" w14:textId="174A00A2" w:rsidR="00284F33" w:rsidRDefault="00284F33" w:rsidP="00284F33"/>
    <w:p w14:paraId="0D0701E6" w14:textId="60E08D20" w:rsidR="00284F33" w:rsidRDefault="00284F33" w:rsidP="00284F33"/>
    <w:p w14:paraId="2192E3C9" w14:textId="1B3963B9" w:rsidR="00284F33" w:rsidRDefault="00284F33" w:rsidP="00284F33"/>
    <w:p w14:paraId="03B3718C" w14:textId="1617CA53" w:rsidR="00284F33" w:rsidRDefault="00284F33" w:rsidP="00284F33"/>
    <w:p w14:paraId="29B98A0D" w14:textId="4DF1DB88" w:rsidR="00284F33" w:rsidRDefault="00284F33" w:rsidP="00284F33"/>
    <w:p w14:paraId="527FBCD5" w14:textId="097C1BB6" w:rsidR="00284F33" w:rsidRDefault="00284F33" w:rsidP="00284F33"/>
    <w:p w14:paraId="793FD0E8" w14:textId="203E528A" w:rsidR="00284F33" w:rsidRDefault="00284F33" w:rsidP="00284F33"/>
    <w:p w14:paraId="11F12E29" w14:textId="6C848CF2" w:rsidR="00284F33" w:rsidRDefault="00284F33" w:rsidP="00284F33"/>
    <w:p w14:paraId="342006A4" w14:textId="4BAB9C9E" w:rsidR="00284F33" w:rsidRDefault="00284F33" w:rsidP="00284F33"/>
    <w:p w14:paraId="11A4277A" w14:textId="618B3122" w:rsidR="00284F33" w:rsidRDefault="00284F33" w:rsidP="00284F33"/>
    <w:p w14:paraId="33E8DFEF" w14:textId="07E3B3F6" w:rsidR="00284F33" w:rsidRDefault="00284F33" w:rsidP="00284F33"/>
    <w:p w14:paraId="457B9991" w14:textId="31BF282B" w:rsidR="00284F33" w:rsidRDefault="00284F33" w:rsidP="00284F33"/>
    <w:p w14:paraId="0D74C0F5" w14:textId="531B277B" w:rsidR="00284F33" w:rsidRDefault="00284F33" w:rsidP="00284F33"/>
    <w:p w14:paraId="53C68787" w14:textId="024A2AD3" w:rsidR="00284F33" w:rsidRDefault="00284F33" w:rsidP="00284F33"/>
    <w:p w14:paraId="72599FE4" w14:textId="7357D35B" w:rsidR="00284F33" w:rsidRDefault="00284F33" w:rsidP="00284F33"/>
    <w:p w14:paraId="0B543FA0" w14:textId="3A199074" w:rsidR="00284F33" w:rsidRDefault="00284F33" w:rsidP="00284F33"/>
    <w:p w14:paraId="01C775E1" w14:textId="5C01F401" w:rsidR="00284F33" w:rsidRDefault="00284F33" w:rsidP="00284F33"/>
    <w:p w14:paraId="51FABE34" w14:textId="1B5FBAB1" w:rsidR="00284F33" w:rsidRDefault="00284F33" w:rsidP="00284F33"/>
    <w:p w14:paraId="4289DE0F" w14:textId="3E18C369" w:rsidR="00284F33" w:rsidRDefault="00284F33" w:rsidP="00284F33"/>
    <w:p w14:paraId="570D6471" w14:textId="37D31FF6" w:rsidR="00284F33" w:rsidRDefault="00284F33" w:rsidP="00284F33"/>
    <w:p w14:paraId="397E0333" w14:textId="324D8568" w:rsidR="00284F33" w:rsidRDefault="00284F33" w:rsidP="00284F33"/>
    <w:p w14:paraId="6303C45D" w14:textId="22911EF8" w:rsidR="00284F33" w:rsidRDefault="00284F33" w:rsidP="00284F33"/>
    <w:p w14:paraId="345DDB3F" w14:textId="0FB0E0D9" w:rsidR="00284F33" w:rsidRDefault="00284F33" w:rsidP="00284F33"/>
    <w:p w14:paraId="0FAE99F6" w14:textId="38551D87" w:rsidR="00284F33" w:rsidRDefault="00284F33" w:rsidP="00284F33"/>
    <w:p w14:paraId="345A8F7F" w14:textId="113FD19B" w:rsidR="00284F33" w:rsidRDefault="00284F33" w:rsidP="00284F33"/>
    <w:p w14:paraId="5858F250" w14:textId="6754BA15" w:rsidR="00284F33" w:rsidRDefault="00284F33" w:rsidP="00284F33"/>
    <w:p w14:paraId="38739B5C" w14:textId="461BE932" w:rsidR="00284F33" w:rsidRDefault="00284F33" w:rsidP="00284F33"/>
    <w:p w14:paraId="37CDF5A9" w14:textId="73562DB5" w:rsidR="00284F33" w:rsidRDefault="00284F33" w:rsidP="00284F33"/>
    <w:p w14:paraId="4C246660" w14:textId="2B7840D3" w:rsidR="00284F33" w:rsidRDefault="00284F33" w:rsidP="00284F33"/>
    <w:p w14:paraId="3F5BB139" w14:textId="3BAAB7FE" w:rsidR="00284F33" w:rsidRDefault="00284F33" w:rsidP="00284F33"/>
    <w:p w14:paraId="1F614E69" w14:textId="7309E264" w:rsidR="00284F33" w:rsidRDefault="00284F33" w:rsidP="00284F33"/>
    <w:p w14:paraId="5D3F04C5" w14:textId="55A6EFE1" w:rsidR="00284F33" w:rsidRDefault="00284F33" w:rsidP="00284F33"/>
    <w:p w14:paraId="004D5D50" w14:textId="33017FFC" w:rsidR="00284F33" w:rsidRDefault="00284F33" w:rsidP="00284F33"/>
    <w:p w14:paraId="5B97A9AF" w14:textId="64557D35" w:rsidR="00284F33" w:rsidRDefault="00284F33" w:rsidP="00284F33"/>
    <w:p w14:paraId="3EB143E7" w14:textId="3186D31B" w:rsidR="00284F33" w:rsidRDefault="00284F33" w:rsidP="00284F33"/>
    <w:p w14:paraId="1C5D72A6" w14:textId="48041ADA" w:rsidR="00284F33" w:rsidRDefault="00284F33" w:rsidP="00284F33"/>
    <w:p w14:paraId="60870126" w14:textId="3643F47C" w:rsidR="00284F33" w:rsidRDefault="00284F33" w:rsidP="00284F33"/>
    <w:p w14:paraId="6806FF2D" w14:textId="6F786226" w:rsidR="00284F33" w:rsidRDefault="00284F33" w:rsidP="00284F33"/>
    <w:p w14:paraId="785A2EDB" w14:textId="36C48CDB" w:rsidR="00284F33" w:rsidRDefault="00284F33" w:rsidP="00284F33"/>
    <w:p w14:paraId="2D5C8CCB" w14:textId="52921C6A" w:rsidR="00284F33" w:rsidRDefault="00284F33" w:rsidP="00284F33"/>
    <w:p w14:paraId="4A58F216" w14:textId="514C1F31" w:rsidR="00284F33" w:rsidRDefault="00284F33" w:rsidP="00284F33"/>
    <w:p w14:paraId="70557589" w14:textId="198B07B3" w:rsidR="00284F33" w:rsidRDefault="00284F33" w:rsidP="00284F33"/>
    <w:p w14:paraId="05B32C7B" w14:textId="45BE24FA" w:rsidR="00284F33" w:rsidRDefault="00284F33" w:rsidP="00284F33"/>
    <w:p w14:paraId="2A9D70CD" w14:textId="74FD241D" w:rsidR="00284F33" w:rsidRDefault="00284F33" w:rsidP="00284F33"/>
    <w:p w14:paraId="507CD19B" w14:textId="492B4046" w:rsidR="00326ECE" w:rsidRPr="00326ECE" w:rsidRDefault="00080E31" w:rsidP="00326ECE">
      <w:pPr>
        <w:widowControl w:val="0"/>
        <w:autoSpaceDE w:val="0"/>
        <w:autoSpaceDN w:val="0"/>
        <w:adjustRightInd w:val="0"/>
        <w:spacing w:line="240" w:lineRule="auto"/>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326ECE" w:rsidRPr="00326ECE">
        <w:rPr>
          <w:rFonts w:ascii="Calibri" w:hAnsi="Calibri" w:cs="Calibri"/>
          <w:noProof/>
          <w:szCs w:val="24"/>
        </w:rPr>
        <w:t>Akbar, N., Jabran, K., Habib, T., 2007. Comparison of different Planting Methods for Optimization of plant population of fine rice ( Oryza sativa L .) in Punjab (Parkistan) 44, 597–599.</w:t>
      </w:r>
    </w:p>
    <w:p w14:paraId="5F81F6CE" w14:textId="77777777" w:rsidR="00326ECE" w:rsidRPr="00326ECE" w:rsidRDefault="00326ECE" w:rsidP="00326ECE">
      <w:pPr>
        <w:widowControl w:val="0"/>
        <w:autoSpaceDE w:val="0"/>
        <w:autoSpaceDN w:val="0"/>
        <w:adjustRightInd w:val="0"/>
        <w:spacing w:line="240" w:lineRule="auto"/>
        <w:ind w:left="480" w:hanging="480"/>
        <w:rPr>
          <w:rFonts w:ascii="Calibri" w:hAnsi="Calibri" w:cs="Calibri"/>
          <w:noProof/>
          <w:szCs w:val="24"/>
        </w:rPr>
      </w:pPr>
      <w:r w:rsidRPr="00326ECE">
        <w:rPr>
          <w:rFonts w:ascii="Calibri" w:hAnsi="Calibri" w:cs="Calibri"/>
          <w:noProof/>
          <w:szCs w:val="24"/>
        </w:rPr>
        <w:t>Baloch, A.W., Soomro, A.M., Javed, M. a., Ahmed, M., Bughio, H.R., Bughio, M.S., Mastoi, .N. N., 2002. Optimum Plant Density for High Yield in Rice (Oryza sativa L.). Asian J. Plant Sci. 1, 25–27. https://doi.org/10.3923/ajps.2002.25.27</w:t>
      </w:r>
    </w:p>
    <w:p w14:paraId="17E63254" w14:textId="77777777" w:rsidR="00326ECE" w:rsidRPr="00326ECE" w:rsidRDefault="00326ECE" w:rsidP="00326ECE">
      <w:pPr>
        <w:widowControl w:val="0"/>
        <w:autoSpaceDE w:val="0"/>
        <w:autoSpaceDN w:val="0"/>
        <w:adjustRightInd w:val="0"/>
        <w:spacing w:line="240" w:lineRule="auto"/>
        <w:ind w:left="480" w:hanging="480"/>
        <w:rPr>
          <w:rFonts w:ascii="Calibri" w:hAnsi="Calibri" w:cs="Calibri"/>
          <w:noProof/>
          <w:szCs w:val="24"/>
        </w:rPr>
      </w:pPr>
      <w:r w:rsidRPr="00326ECE">
        <w:rPr>
          <w:rFonts w:ascii="Calibri" w:hAnsi="Calibri" w:cs="Calibri"/>
          <w:noProof/>
          <w:szCs w:val="24"/>
        </w:rPr>
        <w:t>Das, F.C., 2012. Status and prospects of mechanization in rice. Rice Knowl. Manag. P ortal,</w:t>
      </w:r>
      <w:r w:rsidRPr="00326ECE">
        <w:rPr>
          <w:rFonts w:ascii="Cambria Math" w:hAnsi="Cambria Math" w:cs="Cambria Math"/>
          <w:noProof/>
          <w:szCs w:val="24"/>
        </w:rPr>
        <w:t>〈</w:t>
      </w:r>
      <w:r w:rsidRPr="00326ECE">
        <w:rPr>
          <w:rFonts w:ascii="Calibri" w:hAnsi="Calibri" w:cs="Calibri"/>
          <w:noProof/>
          <w:szCs w:val="24"/>
        </w:rPr>
        <w:t xml:space="preserve"> http//www. rkmp. co. 753006, 1–24.</w:t>
      </w:r>
    </w:p>
    <w:p w14:paraId="75256CCC" w14:textId="77777777" w:rsidR="00326ECE" w:rsidRPr="00326ECE" w:rsidRDefault="00326ECE" w:rsidP="00326ECE">
      <w:pPr>
        <w:widowControl w:val="0"/>
        <w:autoSpaceDE w:val="0"/>
        <w:autoSpaceDN w:val="0"/>
        <w:adjustRightInd w:val="0"/>
        <w:spacing w:line="240" w:lineRule="auto"/>
        <w:ind w:left="480" w:hanging="480"/>
        <w:rPr>
          <w:rFonts w:ascii="Calibri" w:hAnsi="Calibri" w:cs="Calibri"/>
          <w:noProof/>
          <w:szCs w:val="24"/>
        </w:rPr>
      </w:pPr>
      <w:r w:rsidRPr="00326ECE">
        <w:rPr>
          <w:rFonts w:ascii="Calibri" w:hAnsi="Calibri" w:cs="Calibri"/>
          <w:noProof/>
          <w:szCs w:val="24"/>
        </w:rPr>
        <w:t xml:space="preserve">Desai, K.S., 2012. Development and Performance Testing of Two Row Paddy Transplanter. College of </w:t>
      </w:r>
      <w:r w:rsidRPr="00326ECE">
        <w:rPr>
          <w:rFonts w:ascii="Calibri" w:hAnsi="Calibri" w:cs="Calibri"/>
          <w:noProof/>
          <w:szCs w:val="24"/>
        </w:rPr>
        <w:lastRenderedPageBreak/>
        <w:t>Agricultural Engineering and Technology.</w:t>
      </w:r>
    </w:p>
    <w:p w14:paraId="37CBB55D" w14:textId="77777777" w:rsidR="00326ECE" w:rsidRPr="00326ECE" w:rsidRDefault="00326ECE" w:rsidP="00326ECE">
      <w:pPr>
        <w:widowControl w:val="0"/>
        <w:autoSpaceDE w:val="0"/>
        <w:autoSpaceDN w:val="0"/>
        <w:adjustRightInd w:val="0"/>
        <w:spacing w:line="240" w:lineRule="auto"/>
        <w:ind w:left="480" w:hanging="480"/>
        <w:rPr>
          <w:rFonts w:ascii="Calibri" w:hAnsi="Calibri" w:cs="Calibri"/>
          <w:noProof/>
          <w:szCs w:val="24"/>
        </w:rPr>
      </w:pPr>
      <w:r w:rsidRPr="00326ECE">
        <w:rPr>
          <w:rFonts w:ascii="Calibri" w:hAnsi="Calibri" w:cs="Calibri"/>
          <w:noProof/>
          <w:szCs w:val="24"/>
        </w:rPr>
        <w:t>Himeda, M., 1994. Cultivation technique of rice nurseling seeding: Review of research papers and its future implementation. Agric. Hortic. 69, 679–683, 791–796.</w:t>
      </w:r>
    </w:p>
    <w:p w14:paraId="1CF96FF4" w14:textId="77777777" w:rsidR="00326ECE" w:rsidRPr="00326ECE" w:rsidRDefault="00326ECE" w:rsidP="00326ECE">
      <w:pPr>
        <w:widowControl w:val="0"/>
        <w:autoSpaceDE w:val="0"/>
        <w:autoSpaceDN w:val="0"/>
        <w:adjustRightInd w:val="0"/>
        <w:spacing w:line="240" w:lineRule="auto"/>
        <w:ind w:left="480" w:hanging="480"/>
        <w:rPr>
          <w:rFonts w:ascii="Calibri" w:hAnsi="Calibri" w:cs="Calibri"/>
          <w:noProof/>
          <w:szCs w:val="24"/>
        </w:rPr>
      </w:pPr>
      <w:r w:rsidRPr="00326ECE">
        <w:rPr>
          <w:rFonts w:ascii="Calibri" w:hAnsi="Calibri" w:cs="Calibri"/>
          <w:noProof/>
          <w:szCs w:val="24"/>
        </w:rPr>
        <w:t>Hossain, M.F., Sallam, M.A., Uddin, M.R., Pervez, Z., Sarkar, M.A.R., 2002. A Comparative Study of Direct Seeding Versus Transplnting Method on Yield of Aus Rice. J. Agron. 1, 86–88.</w:t>
      </w:r>
    </w:p>
    <w:p w14:paraId="28489BD7" w14:textId="77777777" w:rsidR="00326ECE" w:rsidRPr="00326ECE" w:rsidRDefault="00326ECE" w:rsidP="00326ECE">
      <w:pPr>
        <w:widowControl w:val="0"/>
        <w:autoSpaceDE w:val="0"/>
        <w:autoSpaceDN w:val="0"/>
        <w:adjustRightInd w:val="0"/>
        <w:spacing w:line="240" w:lineRule="auto"/>
        <w:ind w:left="480" w:hanging="480"/>
        <w:rPr>
          <w:rFonts w:ascii="Calibri" w:hAnsi="Calibri" w:cs="Calibri"/>
          <w:noProof/>
          <w:szCs w:val="24"/>
        </w:rPr>
      </w:pPr>
      <w:r w:rsidRPr="00326ECE">
        <w:rPr>
          <w:rFonts w:ascii="Calibri" w:hAnsi="Calibri" w:cs="Calibri"/>
          <w:noProof/>
          <w:szCs w:val="24"/>
        </w:rPr>
        <w:t>IRRI, 2007. Rice Production Manual 14.</w:t>
      </w:r>
    </w:p>
    <w:p w14:paraId="048F436D" w14:textId="77777777" w:rsidR="00326ECE" w:rsidRPr="00326ECE" w:rsidRDefault="00326ECE" w:rsidP="00326ECE">
      <w:pPr>
        <w:widowControl w:val="0"/>
        <w:autoSpaceDE w:val="0"/>
        <w:autoSpaceDN w:val="0"/>
        <w:adjustRightInd w:val="0"/>
        <w:spacing w:line="240" w:lineRule="auto"/>
        <w:ind w:left="480" w:hanging="480"/>
        <w:rPr>
          <w:rFonts w:ascii="Calibri" w:hAnsi="Calibri" w:cs="Calibri"/>
          <w:noProof/>
          <w:szCs w:val="24"/>
        </w:rPr>
      </w:pPr>
      <w:r w:rsidRPr="00326ECE">
        <w:rPr>
          <w:rFonts w:ascii="Calibri" w:hAnsi="Calibri" w:cs="Calibri"/>
          <w:noProof/>
          <w:szCs w:val="24"/>
        </w:rPr>
        <w:t>Lal, M., Roy, R.K., 1996. Effect of nursery seeding density and fertilizer on seedling growth and yeild of rice (Oryza sativa). Int. J. Agron. 41, 642–644.</w:t>
      </w:r>
    </w:p>
    <w:p w14:paraId="071A688B" w14:textId="77777777" w:rsidR="00326ECE" w:rsidRPr="00326ECE" w:rsidRDefault="00326ECE" w:rsidP="00326ECE">
      <w:pPr>
        <w:widowControl w:val="0"/>
        <w:autoSpaceDE w:val="0"/>
        <w:autoSpaceDN w:val="0"/>
        <w:adjustRightInd w:val="0"/>
        <w:spacing w:line="240" w:lineRule="auto"/>
        <w:ind w:left="480" w:hanging="480"/>
        <w:rPr>
          <w:rFonts w:ascii="Calibri" w:hAnsi="Calibri" w:cs="Calibri"/>
          <w:noProof/>
          <w:szCs w:val="24"/>
        </w:rPr>
      </w:pPr>
      <w:r w:rsidRPr="00326ECE">
        <w:rPr>
          <w:rFonts w:ascii="Calibri" w:hAnsi="Calibri" w:cs="Calibri"/>
          <w:noProof/>
          <w:szCs w:val="24"/>
        </w:rPr>
        <w:t>Mabbayad, B.B. and, Bordo, R.A.O., 1971. Transplanting vs. direct seeding. World Farming 13, 6–7.</w:t>
      </w:r>
    </w:p>
    <w:p w14:paraId="1B295BF7" w14:textId="77777777" w:rsidR="00326ECE" w:rsidRPr="00326ECE" w:rsidRDefault="00326ECE" w:rsidP="00326ECE">
      <w:pPr>
        <w:widowControl w:val="0"/>
        <w:autoSpaceDE w:val="0"/>
        <w:autoSpaceDN w:val="0"/>
        <w:adjustRightInd w:val="0"/>
        <w:spacing w:line="240" w:lineRule="auto"/>
        <w:ind w:left="480" w:hanging="480"/>
        <w:rPr>
          <w:rFonts w:ascii="Calibri" w:hAnsi="Calibri" w:cs="Calibri"/>
          <w:noProof/>
          <w:szCs w:val="24"/>
        </w:rPr>
      </w:pPr>
      <w:r w:rsidRPr="00326ECE">
        <w:rPr>
          <w:rFonts w:ascii="Calibri" w:hAnsi="Calibri" w:cs="Calibri"/>
          <w:noProof/>
          <w:szCs w:val="24"/>
        </w:rPr>
        <w:t>Manjappa, K., Kataraki, N.G., 2004. Use of Drum Seeder and Transplanter for Increasing Rice Profitability 17.</w:t>
      </w:r>
    </w:p>
    <w:p w14:paraId="1CB9C070" w14:textId="77777777" w:rsidR="00326ECE" w:rsidRPr="00326ECE" w:rsidRDefault="00326ECE" w:rsidP="00326ECE">
      <w:pPr>
        <w:widowControl w:val="0"/>
        <w:autoSpaceDE w:val="0"/>
        <w:autoSpaceDN w:val="0"/>
        <w:adjustRightInd w:val="0"/>
        <w:spacing w:line="240" w:lineRule="auto"/>
        <w:ind w:left="480" w:hanging="480"/>
        <w:rPr>
          <w:rFonts w:ascii="Calibri" w:hAnsi="Calibri" w:cs="Calibri"/>
          <w:noProof/>
          <w:szCs w:val="24"/>
        </w:rPr>
      </w:pPr>
      <w:r w:rsidRPr="00326ECE">
        <w:rPr>
          <w:rFonts w:ascii="Calibri" w:hAnsi="Calibri" w:cs="Calibri"/>
          <w:noProof/>
          <w:szCs w:val="24"/>
        </w:rPr>
        <w:t>Rani, T.S., Jayakiran, K., 2010. Evaluation of different planting techniques for economic feasibility in rice. Electron. J. Environ. Agric. Food Chem. 9(1), 150–153.</w:t>
      </w:r>
    </w:p>
    <w:p w14:paraId="1D185AE3" w14:textId="77777777" w:rsidR="00326ECE" w:rsidRPr="00326ECE" w:rsidRDefault="00326ECE" w:rsidP="00326ECE">
      <w:pPr>
        <w:widowControl w:val="0"/>
        <w:autoSpaceDE w:val="0"/>
        <w:autoSpaceDN w:val="0"/>
        <w:adjustRightInd w:val="0"/>
        <w:spacing w:line="240" w:lineRule="auto"/>
        <w:ind w:left="480" w:hanging="480"/>
        <w:rPr>
          <w:rFonts w:ascii="Calibri" w:hAnsi="Calibri" w:cs="Calibri"/>
          <w:noProof/>
          <w:szCs w:val="24"/>
        </w:rPr>
      </w:pPr>
      <w:r w:rsidRPr="00326ECE">
        <w:rPr>
          <w:rFonts w:ascii="Calibri" w:hAnsi="Calibri" w:cs="Calibri"/>
          <w:noProof/>
          <w:szCs w:val="24"/>
        </w:rPr>
        <w:t>Sekhar, D., 2004. Productivity and Quality of Rice (Oryza sativa L.) as influenced by Nitrogen source and planting method. Acharya N.G. RANGA Agricultural University.</w:t>
      </w:r>
    </w:p>
    <w:p w14:paraId="4A6373E8" w14:textId="77777777" w:rsidR="00326ECE" w:rsidRPr="00326ECE" w:rsidRDefault="00326ECE" w:rsidP="00326ECE">
      <w:pPr>
        <w:widowControl w:val="0"/>
        <w:autoSpaceDE w:val="0"/>
        <w:autoSpaceDN w:val="0"/>
        <w:adjustRightInd w:val="0"/>
        <w:spacing w:line="240" w:lineRule="auto"/>
        <w:ind w:left="480" w:hanging="480"/>
        <w:rPr>
          <w:rFonts w:ascii="Calibri" w:hAnsi="Calibri" w:cs="Calibri"/>
          <w:noProof/>
          <w:szCs w:val="24"/>
        </w:rPr>
      </w:pPr>
      <w:r w:rsidRPr="00326ECE">
        <w:rPr>
          <w:rFonts w:ascii="Calibri" w:hAnsi="Calibri" w:cs="Calibri"/>
          <w:noProof/>
          <w:szCs w:val="24"/>
        </w:rPr>
        <w:t>Septiningsih, E.M., Prasetiyono, J., Lubis, E., Tai, T.H., Tjubaryat, T., Moeljopawiro, S., McCouch, S.R., 2003. Identification of quantitative trait loci for yield and yield components in an advanced backcross population derived from the Oryza sativa variety IR64 and the wild relative O-rufipogon. Theor. Appl. Genet. 107, 1419–1432. https://doi.org/10.1073/pnas.1317360111.</w:t>
      </w:r>
    </w:p>
    <w:p w14:paraId="64626305" w14:textId="77777777" w:rsidR="00326ECE" w:rsidRPr="00326ECE" w:rsidRDefault="00326ECE" w:rsidP="00326ECE">
      <w:pPr>
        <w:widowControl w:val="0"/>
        <w:autoSpaceDE w:val="0"/>
        <w:autoSpaceDN w:val="0"/>
        <w:adjustRightInd w:val="0"/>
        <w:spacing w:line="240" w:lineRule="auto"/>
        <w:ind w:left="480" w:hanging="480"/>
        <w:rPr>
          <w:rFonts w:ascii="Calibri" w:hAnsi="Calibri" w:cs="Calibri"/>
          <w:noProof/>
        </w:rPr>
      </w:pPr>
      <w:r w:rsidRPr="00326ECE">
        <w:rPr>
          <w:rFonts w:ascii="Calibri" w:hAnsi="Calibri" w:cs="Calibri"/>
          <w:noProof/>
          <w:szCs w:val="24"/>
        </w:rPr>
        <w:t>Singh, F., Kang, J.S., Singh, A., Singh, T., 2018. Productivity of mechanically transplanted rice ( Oryza sativa L .) as influenced by time of nitrogen application Productivity of Mechanically Transplanted Rice ( Oryza sativa L .) as Influenced by Time of Nitrogen Application 0–5.</w:t>
      </w:r>
    </w:p>
    <w:p w14:paraId="2E5F5CDB" w14:textId="37E270D8" w:rsidR="00284F33" w:rsidRDefault="00080E31" w:rsidP="00284F33">
      <w:r>
        <w:fldChar w:fldCharType="end"/>
      </w:r>
    </w:p>
    <w:p w14:paraId="31BEA552" w14:textId="79D90231" w:rsidR="00284F33" w:rsidRDefault="00284F33" w:rsidP="00284F33"/>
    <w:p w14:paraId="153615FA" w14:textId="56F5DB2E" w:rsidR="00284F33" w:rsidRDefault="00284F33" w:rsidP="00284F33"/>
    <w:p w14:paraId="30E658DE" w14:textId="0FEBF85F" w:rsidR="00284F33" w:rsidRDefault="00284F33" w:rsidP="00284F33"/>
    <w:p w14:paraId="6AA3FF12" w14:textId="307D35F9" w:rsidR="00284F33" w:rsidRDefault="00284F33" w:rsidP="00284F33"/>
    <w:p w14:paraId="4E8C6287" w14:textId="7AACC369" w:rsidR="00284F33" w:rsidRDefault="00284F33" w:rsidP="00284F33"/>
    <w:p w14:paraId="50D18256" w14:textId="10820C5D" w:rsidR="00284F33" w:rsidRDefault="00284F33" w:rsidP="00284F33"/>
    <w:p w14:paraId="68210D92" w14:textId="5712864F" w:rsidR="00284F33" w:rsidRDefault="00284F33" w:rsidP="00284F33"/>
    <w:p w14:paraId="7CB77098" w14:textId="246766A4" w:rsidR="00284F33" w:rsidRDefault="00284F33" w:rsidP="00284F33"/>
    <w:p w14:paraId="2DD958F4" w14:textId="06364509" w:rsidR="00284F33" w:rsidRDefault="00284F33" w:rsidP="00284F33"/>
    <w:p w14:paraId="6B032D2E" w14:textId="73E91F6A" w:rsidR="00284F33" w:rsidRDefault="00284F33" w:rsidP="00284F33"/>
    <w:p w14:paraId="51672051" w14:textId="7C4F922C" w:rsidR="00284F33" w:rsidRDefault="00284F33" w:rsidP="00284F33"/>
    <w:p w14:paraId="13A79E85" w14:textId="20790399" w:rsidR="00284F33" w:rsidRDefault="00284F33" w:rsidP="00284F33"/>
    <w:p w14:paraId="5D8BCFA9" w14:textId="57AA6062" w:rsidR="00284F33" w:rsidRDefault="00284F33" w:rsidP="00284F33"/>
    <w:p w14:paraId="3E406F36" w14:textId="48F73BC4" w:rsidR="00284F33" w:rsidRDefault="00284F33" w:rsidP="00284F33"/>
    <w:p w14:paraId="4FBC9D2D" w14:textId="11E6B26C" w:rsidR="00284F33" w:rsidRDefault="00284F33" w:rsidP="00284F33"/>
    <w:p w14:paraId="5A57A25D" w14:textId="6EFCAE69" w:rsidR="00284F33" w:rsidRDefault="00284F33" w:rsidP="00284F33"/>
    <w:p w14:paraId="6EBBF02C" w14:textId="3AF9B5E8" w:rsidR="00284F33" w:rsidRDefault="00284F33" w:rsidP="00284F33"/>
    <w:p w14:paraId="18C44ABE" w14:textId="3D741D1C" w:rsidR="00284F33" w:rsidRDefault="00284F33" w:rsidP="00284F33"/>
    <w:p w14:paraId="2A8D9CF4" w14:textId="77777777" w:rsidR="00284F33" w:rsidRPr="00284F33" w:rsidRDefault="00284F33" w:rsidP="00284F33"/>
    <w:p w14:paraId="2344820A" w14:textId="77777777" w:rsidR="00BF07E3" w:rsidRPr="00A372C3" w:rsidRDefault="00BF07E3" w:rsidP="00BF07E3"/>
    <w:p w14:paraId="163D896F" w14:textId="77777777" w:rsidR="00BF07E3" w:rsidRPr="00210CC4" w:rsidRDefault="00BF07E3" w:rsidP="00BF07E3">
      <w:pPr>
        <w:rPr>
          <w:color w:val="FF0000"/>
        </w:rPr>
      </w:pPr>
      <w:r w:rsidRPr="00210CC4">
        <w:t xml:space="preserve">Transplanted crops will mature faster in the production </w:t>
      </w:r>
      <w:proofErr w:type="gramStart"/>
      <w:r w:rsidRPr="00210CC4">
        <w:t>field,</w:t>
      </w:r>
      <w:proofErr w:type="gramEnd"/>
      <w:r w:rsidRPr="00210CC4">
        <w:t xml:space="preserve"> however they will take 5‐10% longer after establishing the nursery to harvest. </w:t>
      </w:r>
      <w:r w:rsidRPr="00210CC4">
        <w:rPr>
          <w:color w:val="FF0000"/>
        </w:rPr>
        <w:t>Rice Production Manual</w:t>
      </w:r>
    </w:p>
    <w:p w14:paraId="51CE2BF5" w14:textId="77777777" w:rsidR="00BF07E3" w:rsidRPr="0043390D" w:rsidRDefault="00BF07E3" w:rsidP="00BF07E3">
      <w:pPr>
        <w:rPr>
          <w:color w:val="7030A0"/>
        </w:rPr>
      </w:pPr>
      <w:r w:rsidRPr="0043390D">
        <w:rPr>
          <w:color w:val="7030A0"/>
        </w:rPr>
        <w:t>Transplanting is widely practiced in most of the Asian</w:t>
      </w:r>
    </w:p>
    <w:p w14:paraId="6D793E87" w14:textId="77777777" w:rsidR="00BF07E3" w:rsidRPr="00C257E4" w:rsidRDefault="00BF07E3" w:rsidP="00BF07E3">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5F60A9CB" w14:textId="77777777" w:rsidR="00BF07E3" w:rsidRDefault="00BF07E3" w:rsidP="00BF07E3">
      <w:r>
        <w:t>Int. J. Adv. Res. Biol. Sci. (2017). 4(1): 53-57 countries (</w:t>
      </w:r>
      <w:proofErr w:type="spellStart"/>
      <w:r>
        <w:t>Mabbayad</w:t>
      </w:r>
      <w:proofErr w:type="spellEnd"/>
      <w:r>
        <w:t xml:space="preserve"> and </w:t>
      </w:r>
      <w:proofErr w:type="spellStart"/>
      <w:r>
        <w:t>Obordo</w:t>
      </w:r>
      <w:proofErr w:type="spellEnd"/>
      <w:r>
        <w:t>, 1971)</w:t>
      </w:r>
    </w:p>
    <w:p w14:paraId="1A5EA831" w14:textId="77777777" w:rsidR="00BF07E3" w:rsidRPr="0002413B" w:rsidRDefault="00BF07E3" w:rsidP="00BF07E3">
      <w:pPr>
        <w:rPr>
          <w:color w:val="FF0000"/>
        </w:rPr>
      </w:pPr>
      <w:r w:rsidRPr="009A0C97">
        <w:t xml:space="preserve">Transplanting using rice </w:t>
      </w:r>
      <w:proofErr w:type="spellStart"/>
      <w:r w:rsidRPr="009A0C97">
        <w:t>transplanter</w:t>
      </w:r>
      <w:proofErr w:type="spellEnd"/>
      <w:r w:rsidRPr="009A0C97">
        <w:t xml:space="preserve"> is a </w:t>
      </w:r>
      <w:proofErr w:type="gramStart"/>
      <w:r w:rsidRPr="009A0C97">
        <w:t>cost effective</w:t>
      </w:r>
      <w:proofErr w:type="gramEnd"/>
      <w:r w:rsidRPr="009A0C97">
        <w:t xml:space="preserve"> technology. It is a promising technology in due to labor shortage during peak period of rice transplanting</w:t>
      </w:r>
      <w:r>
        <w:t xml:space="preserve"> </w:t>
      </w:r>
      <w:r w:rsidRPr="0002413B">
        <w:rPr>
          <w:color w:val="FF0000"/>
        </w:rPr>
        <w:t>Tray soil management</w:t>
      </w:r>
    </w:p>
    <w:p w14:paraId="3C67124E" w14:textId="77777777" w:rsidR="00BF07E3" w:rsidRPr="00827848" w:rsidRDefault="00BF07E3" w:rsidP="00BF07E3">
      <w:pPr>
        <w:rPr>
          <w:color w:val="7030A0"/>
        </w:rPr>
      </w:pPr>
      <w:r w:rsidRPr="00827848">
        <w:rPr>
          <w:color w:val="7030A0"/>
        </w:rPr>
        <w:t xml:space="preserve">Due to severe weed problem and grazing in lean season the farmers prefer transplanting than direct sowing of seeds. It is a </w:t>
      </w:r>
      <w:proofErr w:type="spellStart"/>
      <w:r w:rsidRPr="00827848">
        <w:rPr>
          <w:color w:val="7030A0"/>
        </w:rPr>
        <w:t>labour</w:t>
      </w:r>
      <w:proofErr w:type="spellEnd"/>
      <w:r w:rsidRPr="00827848">
        <w:rPr>
          <w:color w:val="7030A0"/>
        </w:rPr>
        <w:t xml:space="preserve"> intensive operation which requires 200-250 man-h/ha. During peak season </w:t>
      </w:r>
      <w:proofErr w:type="spellStart"/>
      <w:r w:rsidRPr="00827848">
        <w:rPr>
          <w:color w:val="7030A0"/>
        </w:rPr>
        <w:t>labourers</w:t>
      </w:r>
      <w:proofErr w:type="spellEnd"/>
      <w:r w:rsidRPr="00827848">
        <w:rPr>
          <w:color w:val="7030A0"/>
        </w:rPr>
        <w:t xml:space="preserve"> are not available. Status and prospectus</w:t>
      </w:r>
    </w:p>
    <w:p w14:paraId="5935FE25" w14:textId="77777777" w:rsidR="00BF07E3" w:rsidRPr="00827848" w:rsidRDefault="00BF07E3" w:rsidP="00BF07E3">
      <w:pPr>
        <w:rPr>
          <w:color w:val="7030A0"/>
        </w:rPr>
      </w:pPr>
      <w:r w:rsidRPr="00827848">
        <w:rPr>
          <w:color w:val="7030A0"/>
        </w:rPr>
        <w:t xml:space="preserve">The transplanting has number of </w:t>
      </w:r>
      <w:proofErr w:type="gramStart"/>
      <w:r w:rsidRPr="00827848">
        <w:rPr>
          <w:color w:val="7030A0"/>
        </w:rPr>
        <w:t>advantage</w:t>
      </w:r>
      <w:proofErr w:type="gramEnd"/>
      <w:r w:rsidRPr="00827848">
        <w:rPr>
          <w:color w:val="7030A0"/>
        </w:rPr>
        <w:t xml:space="preserve"> over direct sowing, as listed below: </w:t>
      </w:r>
    </w:p>
    <w:p w14:paraId="0763BA0C" w14:textId="77777777" w:rsidR="00BF07E3" w:rsidRPr="0018410A" w:rsidRDefault="00BF07E3" w:rsidP="00BF07E3">
      <w:pPr>
        <w:rPr>
          <w:color w:val="7030A0"/>
        </w:rPr>
      </w:pPr>
      <w:r w:rsidRPr="0018410A">
        <w:rPr>
          <w:color w:val="7030A0"/>
        </w:rPr>
        <w:t xml:space="preserve">1) The time that a crop occupies the land is reduced by 3-4 weeks. </w:t>
      </w:r>
    </w:p>
    <w:p w14:paraId="17E5015B" w14:textId="77777777" w:rsidR="00BF07E3" w:rsidRPr="0018410A" w:rsidRDefault="00BF07E3" w:rsidP="00BF07E3">
      <w:pPr>
        <w:rPr>
          <w:color w:val="7030A0"/>
        </w:rPr>
      </w:pPr>
      <w:r w:rsidRPr="0018410A">
        <w:rPr>
          <w:color w:val="7030A0"/>
        </w:rPr>
        <w:t xml:space="preserve">2) Helps the plant a better start over the weeds. </w:t>
      </w:r>
    </w:p>
    <w:p w14:paraId="4771ACDE" w14:textId="77777777" w:rsidR="00BF07E3" w:rsidRPr="0018410A" w:rsidRDefault="00BF07E3" w:rsidP="00BF07E3">
      <w:pPr>
        <w:rPr>
          <w:color w:val="7030A0"/>
        </w:rPr>
      </w:pPr>
      <w:r w:rsidRPr="0018410A">
        <w:rPr>
          <w:color w:val="7030A0"/>
        </w:rPr>
        <w:t>3) Permits optimum plant spacing, which is critical for higher yield.</w:t>
      </w:r>
    </w:p>
    <w:p w14:paraId="6F018BF3" w14:textId="77777777" w:rsidR="00BF07E3" w:rsidRPr="0018410A" w:rsidRDefault="00BF07E3" w:rsidP="00BF07E3">
      <w:pPr>
        <w:rPr>
          <w:color w:val="7030A0"/>
        </w:rPr>
      </w:pPr>
      <w:r w:rsidRPr="0018410A">
        <w:rPr>
          <w:color w:val="7030A0"/>
        </w:rPr>
        <w:t xml:space="preserve"> 4) Ensures uniform maturity of the crop.</w:t>
      </w:r>
    </w:p>
    <w:p w14:paraId="2962D82C" w14:textId="77777777" w:rsidR="00BF07E3" w:rsidRPr="0018410A" w:rsidRDefault="00BF07E3" w:rsidP="00BF07E3">
      <w:pPr>
        <w:rPr>
          <w:color w:val="7030A0"/>
        </w:rPr>
      </w:pPr>
      <w:r w:rsidRPr="0018410A">
        <w:rPr>
          <w:color w:val="7030A0"/>
        </w:rPr>
        <w:t xml:space="preserve"> 5) Less seed requirement. </w:t>
      </w:r>
    </w:p>
    <w:p w14:paraId="500BE33B" w14:textId="77777777" w:rsidR="00BF07E3" w:rsidRPr="0018410A" w:rsidRDefault="00BF07E3" w:rsidP="00BF07E3">
      <w:pPr>
        <w:rPr>
          <w:color w:val="7030A0"/>
        </w:rPr>
      </w:pPr>
      <w:r w:rsidRPr="0018410A">
        <w:rPr>
          <w:color w:val="7030A0"/>
        </w:rPr>
        <w:t>6) Facilitate better weeding and intercultural operations. Development and performance</w:t>
      </w:r>
    </w:p>
    <w:p w14:paraId="731920B4" w14:textId="77777777" w:rsidR="00BF07E3" w:rsidRDefault="00BF07E3" w:rsidP="00BF07E3"/>
    <w:p w14:paraId="2608842A" w14:textId="77777777" w:rsidR="00BF07E3" w:rsidRPr="00AD41F7" w:rsidRDefault="00BF07E3" w:rsidP="00BF07E3">
      <w:pPr>
        <w:rPr>
          <w:color w:val="7030A0"/>
        </w:rPr>
      </w:pPr>
      <w:r w:rsidRPr="00AD41F7">
        <w:rPr>
          <w:color w:val="7030A0"/>
        </w:rPr>
        <w:t>Appropriate nutrient management, proper seed rate at nursery bed and</w:t>
      </w:r>
    </w:p>
    <w:p w14:paraId="2FC312F4" w14:textId="77777777" w:rsidR="00BF07E3" w:rsidRPr="00AD41F7" w:rsidRDefault="00BF07E3" w:rsidP="00BF07E3">
      <w:pPr>
        <w:rPr>
          <w:color w:val="7030A0"/>
        </w:rPr>
      </w:pPr>
      <w:r w:rsidRPr="00AD41F7">
        <w:rPr>
          <w:color w:val="7030A0"/>
        </w:rPr>
        <w:t xml:space="preserve">then transplanting at suitable age are the key factors to get vigorous stand in main field (Lal and Roy, 1996, </w:t>
      </w:r>
      <w:proofErr w:type="spellStart"/>
      <w:r w:rsidRPr="00AD41F7">
        <w:rPr>
          <w:color w:val="7030A0"/>
        </w:rPr>
        <w:t>Himeda</w:t>
      </w:r>
      <w:proofErr w:type="spellEnd"/>
      <w:r w:rsidRPr="00AD41F7">
        <w:rPr>
          <w:color w:val="7030A0"/>
        </w:rPr>
        <w:t>, 1994).</w:t>
      </w:r>
    </w:p>
    <w:p w14:paraId="69BAF05B" w14:textId="77777777" w:rsidR="00BF07E3" w:rsidRPr="00961A1C" w:rsidRDefault="00BF07E3" w:rsidP="00BF07E3">
      <w:pPr>
        <w:rPr>
          <w:color w:val="FF0000"/>
        </w:rPr>
      </w:pPr>
      <w:r w:rsidRPr="00961A1C">
        <w:rPr>
          <w:color w:val="FF0000"/>
        </w:rPr>
        <w:t>Influence of Nursery Management and Seedling Age on Growth and Economic Performance of Fine Rice</w:t>
      </w:r>
    </w:p>
    <w:p w14:paraId="43A3CB78" w14:textId="77777777" w:rsidR="00BF07E3" w:rsidRPr="00A054A0" w:rsidRDefault="00BF07E3" w:rsidP="00BF07E3">
      <w:pPr>
        <w:rPr>
          <w:color w:val="7030A0"/>
        </w:rPr>
      </w:pPr>
      <w:r w:rsidRPr="00A054A0">
        <w:rPr>
          <w:color w:val="7030A0"/>
        </w:rPr>
        <w:t xml:space="preserve">Transplanting produced significantly </w:t>
      </w:r>
      <w:proofErr w:type="gramStart"/>
      <w:r w:rsidRPr="00A054A0">
        <w:rPr>
          <w:color w:val="7030A0"/>
        </w:rPr>
        <w:t>more</w:t>
      </w:r>
      <w:proofErr w:type="gramEnd"/>
      <w:r w:rsidRPr="00A054A0">
        <w:rPr>
          <w:color w:val="7030A0"/>
        </w:rPr>
        <w:t xml:space="preserve"> number of productive tillers per hill, more number of spikelets per panicle than direct sowing but planting method had no effect on </w:t>
      </w:r>
      <w:proofErr w:type="spellStart"/>
      <w:r w:rsidRPr="00A054A0">
        <w:rPr>
          <w:color w:val="7030A0"/>
        </w:rPr>
        <w:t>lOOO-grainweight</w:t>
      </w:r>
      <w:proofErr w:type="spellEnd"/>
      <w:r w:rsidRPr="00A054A0">
        <w:rPr>
          <w:color w:val="7030A0"/>
        </w:rPr>
        <w:t>.</w:t>
      </w:r>
    </w:p>
    <w:p w14:paraId="7DC19075" w14:textId="77777777" w:rsidR="00BF07E3" w:rsidRPr="00A054A0" w:rsidRDefault="00BF07E3" w:rsidP="00BF07E3">
      <w:pPr>
        <w:rPr>
          <w:color w:val="7030A0"/>
        </w:rPr>
      </w:pPr>
      <w:r w:rsidRPr="00A054A0">
        <w:rPr>
          <w:color w:val="7030A0"/>
        </w:rPr>
        <w:t>Identification of quantitative trait loci for yield and yield components in an advanced backcross population derived from the Oryza sativa variety IR64 and the wild relative O-</w:t>
      </w:r>
      <w:proofErr w:type="spellStart"/>
      <w:r w:rsidRPr="00A054A0">
        <w:rPr>
          <w:color w:val="7030A0"/>
        </w:rPr>
        <w:t>rufipogon</w:t>
      </w:r>
      <w:proofErr w:type="spellEnd"/>
    </w:p>
    <w:p w14:paraId="05CFDEDB" w14:textId="77777777" w:rsidR="00BF07E3" w:rsidRDefault="00BF07E3" w:rsidP="00BF07E3"/>
    <w:p w14:paraId="12A51EE6" w14:textId="77777777" w:rsidR="00BF07E3" w:rsidRDefault="00BF07E3" w:rsidP="00BF07E3">
      <w:r w:rsidRPr="009C4F1C">
        <w:t xml:space="preserve">Although transplanting is the common method of rice production but it is more laborious, cumbersome, time consuming and entails a lot of expenditure on raising nursery, its uprooting, transporting etc., whereas for direct seeding only </w:t>
      </w:r>
      <w:proofErr w:type="gramStart"/>
      <w:r w:rsidRPr="009C4F1C">
        <w:t>two man</w:t>
      </w:r>
      <w:proofErr w:type="gramEnd"/>
      <w:r w:rsidRPr="009C4F1C">
        <w:t xml:space="preserve"> hours are required for the same area (Hashimoto et al., 1976). Careless transplanting by hired </w:t>
      </w:r>
      <w:proofErr w:type="spellStart"/>
      <w:r w:rsidRPr="009C4F1C">
        <w:t>labour</w:t>
      </w:r>
      <w:proofErr w:type="spellEnd"/>
      <w:r w:rsidRPr="009C4F1C">
        <w:t xml:space="preserve"> results in low planting densities in the farmer's field. The scarcity and high cost of farm </w:t>
      </w:r>
      <w:proofErr w:type="spellStart"/>
      <w:r w:rsidRPr="009C4F1C">
        <w:t>labour</w:t>
      </w:r>
      <w:proofErr w:type="spellEnd"/>
      <w:r w:rsidRPr="009C4F1C">
        <w:t xml:space="preserve"> invariably delay transplanting and often lead to the use of aged seedlings (</w:t>
      </w:r>
      <w:proofErr w:type="spellStart"/>
      <w:r w:rsidRPr="009C4F1C">
        <w:t>Santhi</w:t>
      </w:r>
      <w:proofErr w:type="spellEnd"/>
      <w:r w:rsidRPr="009C4F1C">
        <w:t xml:space="preserve"> et' al., 1998).</w:t>
      </w:r>
    </w:p>
    <w:p w14:paraId="639F1EE4" w14:textId="77777777" w:rsidR="00BF07E3" w:rsidRDefault="00BF07E3" w:rsidP="00BF07E3">
      <w:r w:rsidRPr="00A36325">
        <w:t>transplanting gave significantly higher paddy yield (2.77 t ha") than direct seeding (2.30</w:t>
      </w:r>
    </w:p>
    <w:p w14:paraId="6A70F9A7" w14:textId="77777777" w:rsidR="00BF07E3" w:rsidRDefault="00BF07E3" w:rsidP="00BF07E3">
      <w:r>
        <w:t>Transplanting produced significantly more productive tillers hiU-1</w:t>
      </w:r>
    </w:p>
    <w:p w14:paraId="0B2659EE" w14:textId="77777777" w:rsidR="00BF07E3" w:rsidRDefault="00BF07E3" w:rsidP="00BF07E3">
      <w:r>
        <w:t>(14.51) than direct seeding (8.30).</w:t>
      </w:r>
    </w:p>
    <w:p w14:paraId="5954C644" w14:textId="77777777" w:rsidR="00BF07E3" w:rsidRPr="00AD41F7" w:rsidRDefault="00BF07E3" w:rsidP="00BF07E3">
      <w:pPr>
        <w:rPr>
          <w:color w:val="7030A0"/>
        </w:rPr>
      </w:pPr>
      <w:r w:rsidRPr="00AD41F7">
        <w:rPr>
          <w:color w:val="7030A0"/>
        </w:rPr>
        <w:t xml:space="preserve">Number of Spikelets Per Panicle: The number of spikelets </w:t>
      </w:r>
      <w:proofErr w:type="spellStart"/>
      <w:r w:rsidRPr="00AD41F7">
        <w:rPr>
          <w:color w:val="7030A0"/>
        </w:rPr>
        <w:t>panicle'l</w:t>
      </w:r>
      <w:proofErr w:type="spellEnd"/>
      <w:r w:rsidRPr="00AD41F7">
        <w:rPr>
          <w:color w:val="7030A0"/>
        </w:rPr>
        <w:t xml:space="preserve"> was significantly affected by the planting method. Transplanting significantly increased the number of spikelets per panicle over the direct seeding method. The maximum number of </w:t>
      </w:r>
      <w:proofErr w:type="spellStart"/>
      <w:r w:rsidRPr="00AD41F7">
        <w:rPr>
          <w:color w:val="7030A0"/>
        </w:rPr>
        <w:t>spiekelets</w:t>
      </w:r>
      <w:proofErr w:type="spellEnd"/>
      <w:r w:rsidRPr="00AD41F7">
        <w:rPr>
          <w:color w:val="7030A0"/>
        </w:rPr>
        <w:t xml:space="preserve"> panicle" obtained using transplanting could be due to sufficient amounts of moisture and nutrients available to the plants due to deep penetration and wide spread of roots at the panicle initiation and flowering stages, which eventually resulted in more panicle bearing and more number of spikelets </w:t>
      </w:r>
      <w:proofErr w:type="spellStart"/>
      <w:proofErr w:type="gramStart"/>
      <w:r w:rsidRPr="00AD41F7">
        <w:rPr>
          <w:color w:val="7030A0"/>
        </w:rPr>
        <w:t>panicle,l</w:t>
      </w:r>
      <w:proofErr w:type="spellEnd"/>
      <w:r w:rsidRPr="00AD41F7">
        <w:rPr>
          <w:color w:val="7030A0"/>
        </w:rPr>
        <w:t>.</w:t>
      </w:r>
      <w:proofErr w:type="gramEnd"/>
      <w:r w:rsidRPr="00AD41F7">
        <w:rPr>
          <w:color w:val="7030A0"/>
        </w:rPr>
        <w:t xml:space="preserve"> The plants in direct sowing method were at disadvantage due to being shallow-rooted and high infestation of weeds which further reduced the availability of moisture and nutrient to the plants.</w:t>
      </w:r>
    </w:p>
    <w:p w14:paraId="2447117F" w14:textId="77777777" w:rsidR="00BF07E3" w:rsidRPr="00AD41F7" w:rsidRDefault="00BF07E3" w:rsidP="00BF07E3">
      <w:pPr>
        <w:rPr>
          <w:color w:val="7030A0"/>
        </w:rPr>
      </w:pPr>
      <w:r w:rsidRPr="00AD41F7">
        <w:rPr>
          <w:color w:val="7030A0"/>
        </w:rPr>
        <w:t>Identification of quantitative trait loci for yield and yield components in an advanced backcross population derived from the Oryza sativa variety IR64 and the wild relative O-</w:t>
      </w:r>
      <w:proofErr w:type="spellStart"/>
      <w:r w:rsidRPr="00AD41F7">
        <w:rPr>
          <w:color w:val="7030A0"/>
        </w:rPr>
        <w:t>rufipogon</w:t>
      </w:r>
      <w:proofErr w:type="spellEnd"/>
    </w:p>
    <w:p w14:paraId="5576F31A" w14:textId="77777777" w:rsidR="00BF07E3" w:rsidRDefault="00BF07E3" w:rsidP="00BF07E3"/>
    <w:p w14:paraId="4F590E9A" w14:textId="77777777" w:rsidR="00BF07E3" w:rsidRDefault="00BF07E3" w:rsidP="00BF07E3">
      <w:r w:rsidRPr="00C257E4">
        <w:t>Maximum number of productive tillersm-2 was recorded in direct seeded rice (3.25.89); (365.67); (380.97) followed by transplanted rice (319.27);</w:t>
      </w:r>
      <w:r>
        <w:t xml:space="preserve"> </w:t>
      </w:r>
    </w:p>
    <w:p w14:paraId="269201D7" w14:textId="77777777" w:rsidR="00BF07E3" w:rsidRPr="00C257E4" w:rsidRDefault="00BF07E3" w:rsidP="00BF07E3">
      <w:pPr>
        <w:rPr>
          <w:color w:val="000000" w:themeColor="text1"/>
        </w:rPr>
      </w:pPr>
      <w:r w:rsidRPr="00C257E4">
        <w:rPr>
          <w:color w:val="000000" w:themeColor="text1"/>
        </w:rPr>
        <w:t>Transplanting of rice required maximum labor resulting in maximum cost of production however planting was delayed due to labor scarcity. Low plant population is the major cause for</w:t>
      </w:r>
    </w:p>
    <w:p w14:paraId="4A5D4B0E" w14:textId="77777777" w:rsidR="00BF07E3" w:rsidRDefault="00BF07E3" w:rsidP="00BF07E3">
      <w:pPr>
        <w:rPr>
          <w:color w:val="000000" w:themeColor="text1"/>
        </w:rPr>
      </w:pPr>
      <w:r w:rsidRPr="00C257E4">
        <w:rPr>
          <w:color w:val="000000" w:themeColor="text1"/>
        </w:rPr>
        <w:t>low rice (Oryza sativa L.) yields in Pakistan which can be optimized using a proper sowing method. It would be advantageous, if transplanting could be substituted by direct seeding of rice which could result in proper plant population. Direct seeded rice is an alternate option to cope with the problems of water and labor scarcity associated with conventional method (</w:t>
      </w:r>
      <w:proofErr w:type="spellStart"/>
      <w:r w:rsidRPr="00C257E4">
        <w:rPr>
          <w:color w:val="000000" w:themeColor="text1"/>
        </w:rPr>
        <w:t>Weerakoon</w:t>
      </w:r>
      <w:proofErr w:type="spellEnd"/>
      <w:r w:rsidRPr="00C257E4">
        <w:rPr>
          <w:color w:val="000000" w:themeColor="text1"/>
        </w:rPr>
        <w:t xml:space="preserve"> et al., 2011).</w:t>
      </w:r>
    </w:p>
    <w:p w14:paraId="78152988" w14:textId="77777777" w:rsidR="00BF07E3" w:rsidRPr="00C257E4" w:rsidRDefault="00BF07E3" w:rsidP="00BF07E3">
      <w:pPr>
        <w:rPr>
          <w:color w:val="000000" w:themeColor="text1"/>
        </w:rPr>
      </w:pPr>
      <w:r w:rsidRPr="00C257E4">
        <w:rPr>
          <w:color w:val="000000" w:themeColor="text1"/>
        </w:rPr>
        <w:t>A lot of expenditure is required on raising nursery, its uprooting and</w:t>
      </w:r>
      <w:r>
        <w:rPr>
          <w:color w:val="000000" w:themeColor="text1"/>
        </w:rPr>
        <w:t xml:space="preserve"> </w:t>
      </w:r>
      <w:r w:rsidRPr="00C257E4">
        <w:rPr>
          <w:color w:val="000000" w:themeColor="text1"/>
        </w:rPr>
        <w:t xml:space="preserve">transporting. Whereas for direct seeding, only </w:t>
      </w:r>
      <w:proofErr w:type="gramStart"/>
      <w:r w:rsidRPr="00C257E4">
        <w:rPr>
          <w:color w:val="000000" w:themeColor="text1"/>
        </w:rPr>
        <w:t>two man</w:t>
      </w:r>
      <w:proofErr w:type="gramEnd"/>
      <w:r w:rsidRPr="00C257E4">
        <w:rPr>
          <w:color w:val="000000" w:themeColor="text1"/>
        </w:rPr>
        <w:t xml:space="preserve"> hours are required to sow the same area.</w:t>
      </w:r>
    </w:p>
    <w:p w14:paraId="5EE73141" w14:textId="77777777" w:rsidR="00BF07E3" w:rsidRPr="00C257E4" w:rsidRDefault="00BF07E3" w:rsidP="00BF07E3">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66596559" w14:textId="77777777" w:rsidR="00BF07E3" w:rsidRPr="00284E3D" w:rsidRDefault="00BF07E3" w:rsidP="00BF07E3">
      <w:pPr>
        <w:rPr>
          <w:color w:val="000000" w:themeColor="text1"/>
        </w:rPr>
      </w:pPr>
      <w:r w:rsidRPr="00284E3D">
        <w:rPr>
          <w:color w:val="000000" w:themeColor="text1"/>
        </w:rPr>
        <w:t>Paddy</w:t>
      </w:r>
      <w:r>
        <w:rPr>
          <w:color w:val="000000" w:themeColor="text1"/>
        </w:rPr>
        <w:t xml:space="preserve"> </w:t>
      </w:r>
      <w:r w:rsidRPr="00284E3D">
        <w:rPr>
          <w:color w:val="000000" w:themeColor="text1"/>
        </w:rPr>
        <w:t xml:space="preserve">transplanting by </w:t>
      </w:r>
      <w:proofErr w:type="spellStart"/>
      <w:r w:rsidRPr="00284E3D">
        <w:rPr>
          <w:color w:val="000000" w:themeColor="text1"/>
        </w:rPr>
        <w:t>labour</w:t>
      </w:r>
      <w:proofErr w:type="spellEnd"/>
      <w:r w:rsidRPr="00284E3D">
        <w:rPr>
          <w:color w:val="000000" w:themeColor="text1"/>
        </w:rPr>
        <w:t xml:space="preserve"> results in low and non-uniform plant population due to which crop yields are reduced</w:t>
      </w:r>
    </w:p>
    <w:p w14:paraId="0E920644" w14:textId="77777777" w:rsidR="00BF07E3" w:rsidRPr="00284E3D" w:rsidRDefault="00BF07E3" w:rsidP="00BF07E3">
      <w:pPr>
        <w:rPr>
          <w:color w:val="000000" w:themeColor="text1"/>
        </w:rPr>
      </w:pPr>
      <w:r w:rsidRPr="00284E3D">
        <w:rPr>
          <w:color w:val="000000" w:themeColor="text1"/>
        </w:rPr>
        <w:t xml:space="preserve"> (Mahajan et al., 2009).</w:t>
      </w:r>
    </w:p>
    <w:p w14:paraId="130706A5" w14:textId="77777777" w:rsidR="00BF07E3" w:rsidRDefault="00BF07E3" w:rsidP="00BF07E3"/>
    <w:p w14:paraId="0F96944D" w14:textId="77777777" w:rsidR="00BF07E3" w:rsidRPr="00C257E4" w:rsidRDefault="00BF07E3" w:rsidP="00BF07E3">
      <w:pPr>
        <w:rPr>
          <w:color w:val="FF0000"/>
        </w:rPr>
      </w:pPr>
      <w:r w:rsidRPr="00C257E4">
        <w:rPr>
          <w:color w:val="FF0000"/>
        </w:rPr>
        <w:t xml:space="preserve">Direct seeded rice: purely a </w:t>
      </w:r>
      <w:proofErr w:type="gramStart"/>
      <w:r w:rsidRPr="00C257E4">
        <w:rPr>
          <w:color w:val="FF0000"/>
        </w:rPr>
        <w:t>site specific</w:t>
      </w:r>
      <w:proofErr w:type="gramEnd"/>
      <w:r w:rsidRPr="00C257E4">
        <w:rPr>
          <w:color w:val="FF0000"/>
        </w:rPr>
        <w:t xml:space="preserve"> technology</w:t>
      </w:r>
    </w:p>
    <w:p w14:paraId="1EC415D5" w14:textId="77777777" w:rsidR="00BF07E3" w:rsidRDefault="00BF07E3" w:rsidP="00BF07E3"/>
    <w:p w14:paraId="63864745" w14:textId="77777777" w:rsidR="00BF07E3" w:rsidRPr="00526C0B" w:rsidRDefault="00BF07E3" w:rsidP="00BF07E3">
      <w:pPr>
        <w:rPr>
          <w:color w:val="FF0000"/>
        </w:rPr>
      </w:pPr>
      <w:r w:rsidRPr="003C15B6">
        <w:lastRenderedPageBreak/>
        <w:t xml:space="preserve">For successful rice production, suitable transplanting </w:t>
      </w:r>
      <w:proofErr w:type="spellStart"/>
      <w:r w:rsidRPr="003C15B6">
        <w:t>densi</w:t>
      </w:r>
      <w:proofErr w:type="spellEnd"/>
      <w:r w:rsidRPr="003C15B6">
        <w:t xml:space="preserve">- ties for optimum </w:t>
      </w:r>
      <w:proofErr w:type="spellStart"/>
      <w:r w:rsidRPr="003C15B6">
        <w:t>tillering</w:t>
      </w:r>
      <w:proofErr w:type="spellEnd"/>
      <w:r w:rsidRPr="003C15B6">
        <w:t xml:space="preserve"> and</w:t>
      </w:r>
      <w:r>
        <w:t xml:space="preserve"> </w:t>
      </w:r>
      <w:r w:rsidRPr="00526C0B">
        <w:t xml:space="preserve">essential for improving the growth variables re- </w:t>
      </w:r>
      <w:proofErr w:type="spellStart"/>
      <w:r w:rsidRPr="00526C0B">
        <w:t>sponsible</w:t>
      </w:r>
      <w:proofErr w:type="spellEnd"/>
      <w:r w:rsidRPr="00526C0B">
        <w:t xml:space="preserve"> for high yield (Ghosh and Singh, 1998). </w:t>
      </w:r>
      <w:proofErr w:type="spellStart"/>
      <w:r w:rsidRPr="00526C0B">
        <w:rPr>
          <w:color w:val="FF0000"/>
        </w:rPr>
        <w:t>rowth</w:t>
      </w:r>
      <w:proofErr w:type="spellEnd"/>
      <w:r w:rsidRPr="00526C0B">
        <w:rPr>
          <w:color w:val="FF0000"/>
        </w:rPr>
        <w:t xml:space="preserve"> and yield of rice as affected by transplanting dates and seedlings per hill under high temperature of </w:t>
      </w:r>
      <w:proofErr w:type="spellStart"/>
      <w:r w:rsidRPr="00526C0B">
        <w:rPr>
          <w:color w:val="FF0000"/>
        </w:rPr>
        <w:t>Dera</w:t>
      </w:r>
      <w:proofErr w:type="spellEnd"/>
      <w:r w:rsidRPr="00526C0B">
        <w:rPr>
          <w:color w:val="FF0000"/>
        </w:rPr>
        <w:t xml:space="preserve"> Ismail Khan, Pakistan.</w:t>
      </w:r>
    </w:p>
    <w:p w14:paraId="3169196E" w14:textId="77777777" w:rsidR="00BF07E3" w:rsidRPr="00AD41F7" w:rsidRDefault="00BF07E3" w:rsidP="00BF07E3">
      <w:pPr>
        <w:rPr>
          <w:color w:val="7030A0"/>
        </w:rPr>
      </w:pPr>
      <w:r w:rsidRPr="00AD41F7">
        <w:rPr>
          <w:color w:val="7030A0"/>
        </w:rPr>
        <w:t>Transplanting method recorded the highest average yield because the planting distance ensure air circulation, water and light which are basic factors necessary for photosynthesis (Baloch et al., 2002). This is in agreement with reports by IRRI (1984) that transplanting enables optimal spacing, and proper spacing can increase tiller and paddy yield. The</w:t>
      </w:r>
    </w:p>
    <w:p w14:paraId="28015200" w14:textId="77777777" w:rsidR="00BF07E3" w:rsidRPr="00245FCC" w:rsidRDefault="00BF07E3" w:rsidP="00BF07E3">
      <w:pPr>
        <w:rPr>
          <w:color w:val="7030A0"/>
        </w:rPr>
      </w:pPr>
      <w:r w:rsidRPr="00245FCC">
        <w:rPr>
          <w:color w:val="7030A0"/>
        </w:rPr>
        <w:t xml:space="preserve">in areas where </w:t>
      </w:r>
      <w:proofErr w:type="spellStart"/>
      <w:r w:rsidRPr="00245FCC">
        <w:rPr>
          <w:color w:val="7030A0"/>
        </w:rPr>
        <w:t>labour</w:t>
      </w:r>
      <w:proofErr w:type="spellEnd"/>
      <w:r w:rsidRPr="00245FCC">
        <w:rPr>
          <w:color w:val="7030A0"/>
        </w:rPr>
        <w:t xml:space="preserve"> is found, transplanted rice will produce gross economic return than other methods under upland conditions; and even where </w:t>
      </w:r>
      <w:proofErr w:type="spellStart"/>
      <w:r w:rsidRPr="00245FCC">
        <w:rPr>
          <w:color w:val="7030A0"/>
        </w:rPr>
        <w:t>labour</w:t>
      </w:r>
      <w:proofErr w:type="spellEnd"/>
      <w:r w:rsidRPr="00245FCC">
        <w:rPr>
          <w:color w:val="7030A0"/>
        </w:rPr>
        <w:t xml:space="preserve"> is scarce and costly, transplanting through seedling throwing will give higher yield and income than other methods (</w:t>
      </w:r>
      <w:proofErr w:type="spellStart"/>
      <w:r w:rsidRPr="00245FCC">
        <w:rPr>
          <w:color w:val="7030A0"/>
        </w:rPr>
        <w:t>Manjappa</w:t>
      </w:r>
      <w:proofErr w:type="spellEnd"/>
      <w:r w:rsidRPr="00245FCC">
        <w:rPr>
          <w:color w:val="7030A0"/>
        </w:rPr>
        <w:t xml:space="preserve"> and </w:t>
      </w:r>
      <w:proofErr w:type="spellStart"/>
      <w:r w:rsidRPr="00245FCC">
        <w:rPr>
          <w:color w:val="7030A0"/>
        </w:rPr>
        <w:t>Kataraki</w:t>
      </w:r>
      <w:proofErr w:type="spellEnd"/>
      <w:r w:rsidRPr="00245FCC">
        <w:rPr>
          <w:color w:val="7030A0"/>
        </w:rPr>
        <w:t xml:space="preserve">, 2002; </w:t>
      </w:r>
      <w:proofErr w:type="spellStart"/>
      <w:r w:rsidRPr="00245FCC">
        <w:rPr>
          <w:color w:val="7030A0"/>
        </w:rPr>
        <w:t>Sanjitha</w:t>
      </w:r>
      <w:proofErr w:type="spellEnd"/>
      <w:r w:rsidRPr="00245FCC">
        <w:rPr>
          <w:color w:val="7030A0"/>
        </w:rPr>
        <w:t xml:space="preserve"> Rani and </w:t>
      </w:r>
      <w:proofErr w:type="spellStart"/>
      <w:r w:rsidRPr="00245FCC">
        <w:rPr>
          <w:color w:val="7030A0"/>
        </w:rPr>
        <w:t>Jayakiran</w:t>
      </w:r>
      <w:proofErr w:type="spellEnd"/>
      <w:r w:rsidRPr="00245FCC">
        <w:rPr>
          <w:color w:val="7030A0"/>
        </w:rPr>
        <w:t>, 2010).</w:t>
      </w:r>
    </w:p>
    <w:p w14:paraId="55B396F3" w14:textId="77777777" w:rsidR="00BF07E3" w:rsidRPr="00B13339" w:rsidRDefault="00BF07E3" w:rsidP="00BF07E3">
      <w:pPr>
        <w:rPr>
          <w:color w:val="FF0000"/>
        </w:rPr>
      </w:pPr>
      <w:proofErr w:type="gramStart"/>
      <w:r w:rsidRPr="00B13339">
        <w:rPr>
          <w:color w:val="FF0000"/>
        </w:rPr>
        <w:t>“ DIGANG</w:t>
      </w:r>
      <w:proofErr w:type="gramEnd"/>
      <w:r w:rsidRPr="00B13339">
        <w:rPr>
          <w:color w:val="FF0000"/>
        </w:rPr>
        <w:t xml:space="preserve"> ” RICE ( Oryza sativa L .) UNDER UPLAND CONDITION OF </w:t>
      </w:r>
      <w:proofErr w:type="gramStart"/>
      <w:r w:rsidRPr="00B13339">
        <w:rPr>
          <w:color w:val="FF0000"/>
        </w:rPr>
        <w:t>BAWKU ,</w:t>
      </w:r>
      <w:proofErr w:type="gramEnd"/>
      <w:r w:rsidRPr="00B13339">
        <w:rPr>
          <w:color w:val="FF0000"/>
        </w:rPr>
        <w:t xml:space="preserve"> UPPER EAST REGION , GHANA</w:t>
      </w:r>
    </w:p>
    <w:p w14:paraId="65B2D705" w14:textId="77777777" w:rsidR="00BF07E3" w:rsidRDefault="00BF07E3" w:rsidP="00BF07E3">
      <w:r>
        <w:t>Manual transplanting of rice seedlings into puddled fields is still widely practiced. Transplanted crops require less seed, are better able to compete against weeds but require much more labor to establish. In areas where labor is becoming a problem, mechanical</w:t>
      </w:r>
    </w:p>
    <w:p w14:paraId="18EFC67E" w14:textId="77777777" w:rsidR="00BF07E3" w:rsidRDefault="00BF07E3" w:rsidP="00BF07E3">
      <w:r>
        <w:t xml:space="preserve">transplanters are starting to become popular. The total crop duration for transplanted crops will be 5‐10% longer than a direct seeded crop, although the actual time in the production field is be less. The soil type often determines how soon the seedlings need to be transplanted after final working. In many sandy soils, transplanting has to be undertaken within hours of </w:t>
      </w:r>
      <w:proofErr w:type="spellStart"/>
      <w:r>
        <w:t>fina</w:t>
      </w:r>
      <w:proofErr w:type="spellEnd"/>
    </w:p>
    <w:p w14:paraId="419E83EC" w14:textId="77777777" w:rsidR="00BF07E3" w:rsidRDefault="00BF07E3" w:rsidP="00BF07E3">
      <w:r>
        <w:t xml:space="preserve">Pulling and transplanting of seedlings is very labor intensive. Depending on soil type, one hectare of rice requires 30 to </w:t>
      </w:r>
      <w:proofErr w:type="gramStart"/>
      <w:r>
        <w:t>40 person</w:t>
      </w:r>
      <w:proofErr w:type="gramEnd"/>
      <w:r>
        <w:t xml:space="preserve"> days to establish. Seedlings are normally hand transplanted 20 ‐25 cm apart, but this distance may be increased or decreased depending on soil fertility and water supply. The range is normally 15 to 30 cm with 2‐3 seedlings placed in each hill.</w:t>
      </w:r>
    </w:p>
    <w:p w14:paraId="7937DEC1" w14:textId="77777777" w:rsidR="00BF07E3" w:rsidRDefault="00BF07E3" w:rsidP="00BF07E3">
      <w:r>
        <w:t>Mechanical</w:t>
      </w:r>
    </w:p>
    <w:p w14:paraId="6F699323" w14:textId="77777777" w:rsidR="00BF07E3" w:rsidRDefault="00BF07E3" w:rsidP="00BF07E3">
      <w:pPr>
        <w:rPr>
          <w:color w:val="FF0000"/>
        </w:rPr>
      </w:pPr>
      <w:r w:rsidRPr="00CC5880">
        <w:rPr>
          <w:color w:val="FF0000"/>
        </w:rPr>
        <w:t>Rice Production Manual</w:t>
      </w:r>
    </w:p>
    <w:p w14:paraId="403E9DD3" w14:textId="77777777" w:rsidR="00BF07E3" w:rsidRPr="00182462" w:rsidRDefault="00BF07E3" w:rsidP="00BF07E3">
      <w:pPr>
        <w:rPr>
          <w:color w:val="000000" w:themeColor="text1"/>
        </w:rPr>
      </w:pPr>
      <w:r w:rsidRPr="00182462">
        <w:rPr>
          <w:color w:val="000000" w:themeColor="text1"/>
        </w:rPr>
        <w:t>can be optimized using a proper sowing method. Transplanting is widely practiced in most of the Asian countries (</w:t>
      </w:r>
      <w:proofErr w:type="spellStart"/>
      <w:r w:rsidRPr="00182462">
        <w:rPr>
          <w:color w:val="000000" w:themeColor="text1"/>
        </w:rPr>
        <w:t>Mabbayad</w:t>
      </w:r>
      <w:proofErr w:type="spellEnd"/>
      <w:r w:rsidRPr="00182462">
        <w:rPr>
          <w:color w:val="000000" w:themeColor="text1"/>
        </w:rPr>
        <w:t xml:space="preserve"> and </w:t>
      </w:r>
      <w:proofErr w:type="spellStart"/>
      <w:r w:rsidRPr="00182462">
        <w:rPr>
          <w:color w:val="000000" w:themeColor="text1"/>
        </w:rPr>
        <w:t>Obordo</w:t>
      </w:r>
      <w:proofErr w:type="spellEnd"/>
      <w:r w:rsidRPr="00182462">
        <w:rPr>
          <w:color w:val="000000" w:themeColor="text1"/>
        </w:rPr>
        <w:t>,</w:t>
      </w:r>
    </w:p>
    <w:p w14:paraId="3D398816" w14:textId="77777777" w:rsidR="00BF07E3" w:rsidRDefault="00BF07E3" w:rsidP="00BF07E3">
      <w:pPr>
        <w:rPr>
          <w:color w:val="000000" w:themeColor="text1"/>
        </w:rPr>
      </w:pPr>
      <w:r w:rsidRPr="00182462">
        <w:rPr>
          <w:color w:val="000000" w:themeColor="text1"/>
        </w:rPr>
        <w:t>1971)</w:t>
      </w:r>
    </w:p>
    <w:p w14:paraId="63268510" w14:textId="77777777" w:rsidR="00BF07E3" w:rsidRDefault="00BF07E3" w:rsidP="00BF07E3">
      <w:pPr>
        <w:rPr>
          <w:color w:val="000000" w:themeColor="text1"/>
        </w:rPr>
      </w:pPr>
      <w:r w:rsidRPr="00182462">
        <w:rPr>
          <w:color w:val="000000" w:themeColor="text1"/>
        </w:rPr>
        <w:t>However, an efficient weed management in transplanted rice gave higher economic yields than direct seeding method (Hossain et al. 2002). But transplanting method is more laborious, time consuming and expensive than direct seeding (</w:t>
      </w:r>
      <w:proofErr w:type="spellStart"/>
      <w:r w:rsidRPr="00182462">
        <w:rPr>
          <w:color w:val="000000" w:themeColor="text1"/>
        </w:rPr>
        <w:t>Hashi</w:t>
      </w:r>
      <w:proofErr w:type="spellEnd"/>
      <w:r w:rsidRPr="00182462">
        <w:rPr>
          <w:color w:val="000000" w:themeColor="text1"/>
        </w:rPr>
        <w:t xml:space="preserve">-moto et al. 1976). A lot of expenditure is required on raising nursery, its uprooting and transporting. </w:t>
      </w:r>
      <w:proofErr w:type="spellStart"/>
      <w:r w:rsidRPr="00182462">
        <w:rPr>
          <w:color w:val="000000" w:themeColor="text1"/>
        </w:rPr>
        <w:t>Where as</w:t>
      </w:r>
      <w:proofErr w:type="spellEnd"/>
      <w:r w:rsidRPr="00182462">
        <w:rPr>
          <w:color w:val="000000" w:themeColor="text1"/>
        </w:rPr>
        <w:t xml:space="preserve"> for direct seeding, only </w:t>
      </w:r>
      <w:proofErr w:type="gramStart"/>
      <w:r w:rsidRPr="00182462">
        <w:rPr>
          <w:color w:val="000000" w:themeColor="text1"/>
        </w:rPr>
        <w:t>two man</w:t>
      </w:r>
      <w:proofErr w:type="gramEnd"/>
      <w:r w:rsidRPr="00182462">
        <w:rPr>
          <w:color w:val="000000" w:themeColor="text1"/>
        </w:rPr>
        <w:t xml:space="preserve"> hours are required to sow the same area</w:t>
      </w:r>
    </w:p>
    <w:p w14:paraId="57CBA52E" w14:textId="77777777" w:rsidR="00BF07E3" w:rsidRPr="00DA613D" w:rsidRDefault="00BF07E3" w:rsidP="00284F33">
      <w:pPr>
        <w:spacing w:line="360" w:lineRule="auto"/>
        <w:rPr>
          <w:color w:val="FF0000"/>
        </w:rPr>
      </w:pPr>
      <w:r w:rsidRPr="00DA613D">
        <w:rPr>
          <w:color w:val="FF0000"/>
        </w:rPr>
        <w:t xml:space="preserve">COMPARISON OF DIFFERENT PLANTING METHODS FOR OPTIMIZATION OF PLANT POPULATION OF FINE RICE </w:t>
      </w:r>
      <w:proofErr w:type="gramStart"/>
      <w:r w:rsidRPr="00DA613D">
        <w:rPr>
          <w:color w:val="FF0000"/>
        </w:rPr>
        <w:t>( Oryza</w:t>
      </w:r>
      <w:proofErr w:type="gramEnd"/>
      <w:r w:rsidRPr="00DA613D">
        <w:rPr>
          <w:color w:val="FF0000"/>
        </w:rPr>
        <w:t xml:space="preserve"> sativa L .) IN PUNJAB </w:t>
      </w:r>
      <w:proofErr w:type="gramStart"/>
      <w:r w:rsidRPr="00DA613D">
        <w:rPr>
          <w:color w:val="FF0000"/>
        </w:rPr>
        <w:t>( PAKISTAN</w:t>
      </w:r>
      <w:proofErr w:type="gramEnd"/>
      <w:r w:rsidRPr="00DA613D">
        <w:rPr>
          <w:color w:val="FF0000"/>
        </w:rPr>
        <w:t xml:space="preserve"> )</w:t>
      </w:r>
    </w:p>
    <w:p w14:paraId="011571E8" w14:textId="63431762" w:rsidR="00C96F54" w:rsidRDefault="00FC78FE" w:rsidP="00C96F54">
      <w:pPr>
        <w:widowControl w:val="0"/>
        <w:autoSpaceDE w:val="0"/>
        <w:autoSpaceDN w:val="0"/>
        <w:adjustRightInd w:val="0"/>
        <w:spacing w:line="240" w:lineRule="auto"/>
        <w:ind w:left="480" w:hanging="480"/>
        <w:rPr>
          <w:color w:val="FF0000"/>
        </w:rPr>
      </w:pPr>
      <w:r>
        <w:rPr>
          <w:color w:val="FF0000"/>
        </w:rPr>
        <w:fldChar w:fldCharType="begin" w:fldLock="1"/>
      </w:r>
      <w:r>
        <w:rPr>
          <w:color w:val="FF0000"/>
        </w:rPr>
        <w:instrText>ADDIN CSL_CITATION {"citationItems":[{"id":"ITEM-1","itemData":{"author":[{"dropping-particle":"","family":"Sekhar","given":"Desagiri","non-dropping-particle":"","parse-names":false,"suffix":""}],"id":"ITEM-1","issued":{"date-parts":[["2004"]]},"publisher":"Acharya N.G. RANGA Agricultural University","title":"Productivity and Quality of Rice (Oryza sativa L.) as influenced by Nitrogen source and planting method","type":"thesis"},"uris":["http://www.mendeley.com/documents/?uuid=e27fd6a4-943e-405f-b1c7-7501a19f4a92"]}],"mendeley":{"formattedCitation":"(Sekhar, 2004)","plainTextFormattedCitation":"(Sekhar, 2004)","previouslyFormattedCitation":"(Sekhar, 2004)"},"properties":{"noteIndex":0},"schema":"https://github.com/citation-style-language/schema/raw/master/csl-citation.json"}</w:instrText>
      </w:r>
      <w:r>
        <w:rPr>
          <w:color w:val="FF0000"/>
        </w:rPr>
        <w:fldChar w:fldCharType="separate"/>
      </w:r>
      <w:r w:rsidRPr="00FC78FE">
        <w:rPr>
          <w:noProof/>
          <w:color w:val="FF0000"/>
        </w:rPr>
        <w:t>(Sekhar, 2004)</w:t>
      </w:r>
      <w:r>
        <w:rPr>
          <w:color w:val="FF0000"/>
        </w:rPr>
        <w:fldChar w:fldCharType="end"/>
      </w:r>
      <w:r w:rsidR="00C96F54">
        <w:rPr>
          <w:color w:val="FF0000"/>
        </w:rPr>
        <w:t xml:space="preserve"> </w:t>
      </w:r>
    </w:p>
    <w:p w14:paraId="465606F0" w14:textId="33F6F7FE" w:rsidR="00BF07E3" w:rsidRDefault="00BF07E3" w:rsidP="00BF07E3">
      <w:pPr>
        <w:rPr>
          <w:color w:val="FF0000"/>
        </w:rPr>
      </w:pPr>
    </w:p>
    <w:p w14:paraId="456AC109" w14:textId="77777777" w:rsidR="00BF07E3" w:rsidRDefault="00BF07E3" w:rsidP="00BF07E3">
      <w:pPr>
        <w:rPr>
          <w:color w:val="FF0000"/>
        </w:rPr>
      </w:pPr>
    </w:p>
    <w:p w14:paraId="2B7C5E6C" w14:textId="77777777" w:rsidR="00BF07E3" w:rsidRDefault="00BF07E3" w:rsidP="00BF07E3">
      <w:pPr>
        <w:rPr>
          <w:color w:val="FF0000"/>
        </w:rPr>
      </w:pPr>
    </w:p>
    <w:p w14:paraId="5D3F1B24" w14:textId="77777777" w:rsidR="00BF07E3" w:rsidRDefault="00BF07E3" w:rsidP="00BF07E3">
      <w:pPr>
        <w:rPr>
          <w:color w:val="FF0000"/>
        </w:rPr>
      </w:pPr>
    </w:p>
    <w:p w14:paraId="59011FF9" w14:textId="77777777" w:rsidR="00BF07E3" w:rsidRDefault="00BF07E3" w:rsidP="00BF07E3">
      <w:pPr>
        <w:rPr>
          <w:color w:val="FF0000"/>
        </w:rPr>
      </w:pPr>
    </w:p>
    <w:p w14:paraId="1B3482E1" w14:textId="77777777" w:rsidR="00BF07E3" w:rsidRDefault="00BF07E3" w:rsidP="00BF07E3">
      <w:pPr>
        <w:rPr>
          <w:color w:val="FF0000"/>
        </w:rPr>
      </w:pPr>
    </w:p>
    <w:p w14:paraId="488DA909" w14:textId="77777777" w:rsidR="00BF07E3" w:rsidRDefault="00BF07E3" w:rsidP="00BF07E3">
      <w:pPr>
        <w:rPr>
          <w:color w:val="FF0000"/>
        </w:rPr>
      </w:pPr>
    </w:p>
    <w:p w14:paraId="7D9A9A0E" w14:textId="77777777" w:rsidR="00BF07E3" w:rsidRDefault="00BF07E3" w:rsidP="00BF07E3">
      <w:pPr>
        <w:rPr>
          <w:color w:val="FF0000"/>
        </w:rPr>
      </w:pPr>
    </w:p>
    <w:p w14:paraId="2F14F87C" w14:textId="77777777" w:rsidR="00BF07E3" w:rsidRDefault="00BF07E3" w:rsidP="00BF07E3">
      <w:pPr>
        <w:rPr>
          <w:color w:val="FF0000"/>
        </w:rPr>
      </w:pPr>
    </w:p>
    <w:p w14:paraId="528D6804" w14:textId="77777777" w:rsidR="00BF07E3" w:rsidRDefault="00BF07E3" w:rsidP="00BF07E3">
      <w:pPr>
        <w:rPr>
          <w:color w:val="FF0000"/>
        </w:rPr>
      </w:pPr>
    </w:p>
    <w:p w14:paraId="15DC396C" w14:textId="77777777" w:rsidR="00BF07E3" w:rsidRDefault="00BF07E3" w:rsidP="00BF07E3">
      <w:pPr>
        <w:rPr>
          <w:color w:val="FF0000"/>
        </w:rPr>
      </w:pPr>
    </w:p>
    <w:p w14:paraId="3C93A127" w14:textId="77777777" w:rsidR="00BF07E3" w:rsidRDefault="00BF07E3" w:rsidP="00BF07E3">
      <w:pPr>
        <w:rPr>
          <w:color w:val="FF0000"/>
        </w:rPr>
      </w:pPr>
    </w:p>
    <w:p w14:paraId="069A227F" w14:textId="77777777" w:rsidR="00BF07E3" w:rsidRDefault="00BF07E3" w:rsidP="00BF07E3">
      <w:pPr>
        <w:rPr>
          <w:color w:val="FF0000"/>
        </w:rPr>
      </w:pPr>
    </w:p>
    <w:p w14:paraId="622A26FE" w14:textId="77777777" w:rsidR="00BF07E3" w:rsidRDefault="00BF07E3" w:rsidP="00BF07E3">
      <w:pPr>
        <w:rPr>
          <w:color w:val="FF0000"/>
        </w:rPr>
      </w:pPr>
    </w:p>
    <w:p w14:paraId="0626DBB5" w14:textId="77777777" w:rsidR="00BF07E3" w:rsidRDefault="00BF07E3" w:rsidP="00BF07E3">
      <w:pPr>
        <w:rPr>
          <w:color w:val="FF0000"/>
        </w:rPr>
      </w:pPr>
    </w:p>
    <w:p w14:paraId="1BC764C8" w14:textId="77777777" w:rsidR="00BF07E3" w:rsidRDefault="00BF07E3" w:rsidP="00BF07E3">
      <w:pPr>
        <w:rPr>
          <w:color w:val="FF0000"/>
        </w:rPr>
      </w:pPr>
    </w:p>
    <w:p w14:paraId="4B71FEB5" w14:textId="77777777" w:rsidR="00BF07E3" w:rsidRDefault="00BF07E3" w:rsidP="00BF07E3">
      <w:pPr>
        <w:rPr>
          <w:color w:val="FF0000"/>
        </w:rPr>
      </w:pPr>
    </w:p>
    <w:p w14:paraId="6F454C7A" w14:textId="77777777" w:rsidR="00BF07E3" w:rsidRPr="00CC5880" w:rsidRDefault="00BF07E3" w:rsidP="00BF07E3">
      <w:pPr>
        <w:rPr>
          <w:color w:val="FF0000"/>
        </w:rPr>
      </w:pPr>
    </w:p>
    <w:p w14:paraId="2E16A644" w14:textId="77777777" w:rsidR="00C96F54" w:rsidRDefault="00C96F54"/>
    <w:sectPr w:rsidR="00C96F54" w:rsidSect="00284F33">
      <w:pgSz w:w="12240" w:h="15840"/>
      <w:pgMar w:top="850" w:right="1411" w:bottom="850" w:left="169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8B4779" w14:textId="77777777" w:rsidR="00FF53DB" w:rsidRDefault="00FF53DB" w:rsidP="00284F33">
      <w:pPr>
        <w:spacing w:after="0" w:line="240" w:lineRule="auto"/>
      </w:pPr>
      <w:r>
        <w:separator/>
      </w:r>
    </w:p>
  </w:endnote>
  <w:endnote w:type="continuationSeparator" w:id="0">
    <w:p w14:paraId="789D3E02" w14:textId="77777777" w:rsidR="00FF53DB" w:rsidRDefault="00FF53DB" w:rsidP="00284F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8BEBF80" w14:textId="77777777" w:rsidR="00FF53DB" w:rsidRDefault="00FF53DB" w:rsidP="00284F33">
      <w:pPr>
        <w:spacing w:after="0" w:line="240" w:lineRule="auto"/>
      </w:pPr>
      <w:r>
        <w:separator/>
      </w:r>
    </w:p>
  </w:footnote>
  <w:footnote w:type="continuationSeparator" w:id="0">
    <w:p w14:paraId="2A34E8F3" w14:textId="77777777" w:rsidR="00FF53DB" w:rsidRDefault="00FF53DB" w:rsidP="00284F3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Lc0NTEzMbMwMjczsLRQ0lEKTi0uzszPAykwqgUAWvD06SwAAAA="/>
  </w:docVars>
  <w:rsids>
    <w:rsidRoot w:val="00BF07E3"/>
    <w:rsid w:val="00056EB7"/>
    <w:rsid w:val="000673E0"/>
    <w:rsid w:val="00080E31"/>
    <w:rsid w:val="0018410A"/>
    <w:rsid w:val="001B4291"/>
    <w:rsid w:val="00245FCC"/>
    <w:rsid w:val="00284F33"/>
    <w:rsid w:val="00326ECE"/>
    <w:rsid w:val="0043390D"/>
    <w:rsid w:val="00462F25"/>
    <w:rsid w:val="004D21F7"/>
    <w:rsid w:val="00553A0A"/>
    <w:rsid w:val="005F4871"/>
    <w:rsid w:val="006F253B"/>
    <w:rsid w:val="00827848"/>
    <w:rsid w:val="00850257"/>
    <w:rsid w:val="008E25CF"/>
    <w:rsid w:val="008E715E"/>
    <w:rsid w:val="009211B8"/>
    <w:rsid w:val="00A019A4"/>
    <w:rsid w:val="00A054A0"/>
    <w:rsid w:val="00A11A0D"/>
    <w:rsid w:val="00AD41F7"/>
    <w:rsid w:val="00B509D1"/>
    <w:rsid w:val="00BF07E3"/>
    <w:rsid w:val="00C716D6"/>
    <w:rsid w:val="00C96F54"/>
    <w:rsid w:val="00CE36C8"/>
    <w:rsid w:val="00D640CB"/>
    <w:rsid w:val="00D6599A"/>
    <w:rsid w:val="00FC78FE"/>
    <w:rsid w:val="00FD2883"/>
    <w:rsid w:val="00FF53D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ED72F3E"/>
  <w15:chartTrackingRefBased/>
  <w15:docId w15:val="{4B125C9B-6B66-46FD-B117-5921801363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F07E3"/>
  </w:style>
  <w:style w:type="paragraph" w:styleId="Heading2">
    <w:name w:val="heading 2"/>
    <w:basedOn w:val="Normal"/>
    <w:next w:val="Normal"/>
    <w:link w:val="Heading2Char"/>
    <w:uiPriority w:val="9"/>
    <w:unhideWhenUsed/>
    <w:qFormat/>
    <w:rsid w:val="00BF07E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BF07E3"/>
    <w:rPr>
      <w:rFonts w:asciiTheme="majorHAnsi" w:eastAsiaTheme="majorEastAsia" w:hAnsiTheme="majorHAnsi" w:cstheme="majorBidi"/>
      <w:color w:val="2F5496" w:themeColor="accent1" w:themeShade="BF"/>
      <w:sz w:val="26"/>
      <w:szCs w:val="26"/>
    </w:rPr>
  </w:style>
  <w:style w:type="paragraph" w:styleId="Header">
    <w:name w:val="header"/>
    <w:basedOn w:val="Normal"/>
    <w:link w:val="HeaderChar"/>
    <w:uiPriority w:val="99"/>
    <w:unhideWhenUsed/>
    <w:rsid w:val="00284F3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84F33"/>
  </w:style>
  <w:style w:type="paragraph" w:styleId="Footer">
    <w:name w:val="footer"/>
    <w:basedOn w:val="Normal"/>
    <w:link w:val="FooterChar"/>
    <w:uiPriority w:val="99"/>
    <w:unhideWhenUsed/>
    <w:rsid w:val="00284F3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84F3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A2CD9F-9E53-45CF-95A9-98BC2AE7C2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4</TotalTime>
  <Pages>9</Pages>
  <Words>4545</Words>
  <Characters>25910</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ushalya Nilupuli</dc:creator>
  <cp:keywords/>
  <dc:description/>
  <cp:lastModifiedBy>Kaushalya Nilupuli</cp:lastModifiedBy>
  <cp:revision>6</cp:revision>
  <dcterms:created xsi:type="dcterms:W3CDTF">2018-11-29T06:58:00Z</dcterms:created>
  <dcterms:modified xsi:type="dcterms:W3CDTF">2018-11-29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lsevier-harvard</vt:lpwstr>
  </property>
  <property fmtid="{D5CDD505-2E9C-101B-9397-08002B2CF9AE}" pid="11" name="Mendeley Recent Style Name 4_1">
    <vt:lpwstr>Elsevier - Harvard (with titles)</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426a51-fc23-3cf0-a8f6-168c4d04e114</vt:lpwstr>
  </property>
  <property fmtid="{D5CDD505-2E9C-101B-9397-08002B2CF9AE}" pid="24" name="Mendeley Citation Style_1">
    <vt:lpwstr>http://www.zotero.org/styles/elsevier-harvard</vt:lpwstr>
  </property>
</Properties>
</file>